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176C06" w14:textId="4B841CB4"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sidR="00D87DFE">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sidR="00A67EC2">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5B2BEE" w:rsidRDefault="00246A06" w:rsidP="00693DCE">
      <w:pPr>
        <w:spacing w:after="0" w:line="360" w:lineRule="auto"/>
        <w:textAlignment w:val="baseline"/>
        <w:rPr>
          <w:rFonts w:eastAsia="Times New Roman" w:cstheme="minorHAnsi"/>
          <w:color w:val="000000"/>
          <w:lang w:val="en-US" w:eastAsia="ca-ES"/>
        </w:rPr>
      </w:pPr>
      <w:r w:rsidRPr="004353F9">
        <w:rPr>
          <w:lang w:val="es-ES"/>
        </w:rPr>
        <w:t>Clara Espinosa Del Alba</w:t>
      </w:r>
      <w:r w:rsidR="00693DCE" w:rsidRPr="004353F9">
        <w:rPr>
          <w:lang w:val="es-ES"/>
        </w:rPr>
        <w:t>.</w:t>
      </w:r>
      <w:r w:rsidRPr="004353F9">
        <w:rPr>
          <w:lang w:val="es-ES"/>
        </w:rPr>
        <w:t xml:space="preserve"> </w:t>
      </w:r>
      <w:r w:rsidR="00693DCE" w:rsidRPr="005B2BEE">
        <w:rPr>
          <w:rFonts w:eastAsia="Times New Roman" w:cstheme="minorHAnsi"/>
          <w:color w:val="000000"/>
          <w:lang w:val="en-US" w:eastAsia="ca-ES"/>
        </w:rPr>
        <w:t xml:space="preserve">Biodiversity Research Institute, IMIB (Univ. Oviedo-CSIC-Princ. Asturias), 33600 </w:t>
      </w:r>
      <w:proofErr w:type="spellStart"/>
      <w:r w:rsidR="00693DCE" w:rsidRPr="005B2BEE">
        <w:rPr>
          <w:rFonts w:eastAsia="Times New Roman" w:cstheme="minorHAnsi"/>
          <w:color w:val="000000"/>
          <w:lang w:val="en-US" w:eastAsia="ca-ES"/>
        </w:rPr>
        <w:t>Mieres</w:t>
      </w:r>
      <w:proofErr w:type="spellEnd"/>
      <w:r w:rsidR="00693DCE" w:rsidRPr="005B2BEE">
        <w:rPr>
          <w:rFonts w:eastAsia="Times New Roman" w:cstheme="minorHAnsi"/>
          <w:color w:val="000000"/>
          <w:lang w:val="en-US" w:eastAsia="ca-ES"/>
        </w:rPr>
        <w:t xml:space="preserve">, Spain. </w:t>
      </w:r>
    </w:p>
    <w:p w14:paraId="1C96CA3B" w14:textId="7B484813" w:rsidR="00246A06" w:rsidRPr="005B2BEE" w:rsidRDefault="00246A06" w:rsidP="00246A06">
      <w:pPr>
        <w:pStyle w:val="FirstParagraph"/>
        <w:spacing w:before="120" w:after="0"/>
        <w:rPr>
          <w:rFonts w:asciiTheme="minorHAnsi" w:hAnsiTheme="minorHAnsi" w:cstheme="minorHAnsi"/>
          <w:sz w:val="22"/>
          <w:szCs w:val="22"/>
        </w:rPr>
      </w:pPr>
      <w:r w:rsidRPr="005B2BEE">
        <w:rPr>
          <w:rFonts w:asciiTheme="minorHAnsi" w:hAnsiTheme="minorHAnsi" w:cstheme="minorHAnsi"/>
          <w:sz w:val="22"/>
          <w:szCs w:val="22"/>
        </w:rPr>
        <w:t>Eduardo Fernández-Pascual</w:t>
      </w:r>
      <w:r w:rsidR="00693DCE" w:rsidRPr="005B2BEE">
        <w:rPr>
          <w:rFonts w:asciiTheme="minorHAnsi" w:hAnsiTheme="minorHAnsi" w:cstheme="minorHAnsi"/>
          <w:sz w:val="22"/>
          <w:szCs w:val="22"/>
        </w:rPr>
        <w:t xml:space="preserve">. </w:t>
      </w:r>
      <w:r w:rsidR="00693DCE" w:rsidRPr="005B2BEE">
        <w:rPr>
          <w:rFonts w:asciiTheme="minorHAnsi" w:eastAsia="Times New Roman" w:hAnsiTheme="minorHAnsi" w:cstheme="minorHAnsi"/>
          <w:color w:val="000000"/>
          <w:sz w:val="22"/>
          <w:szCs w:val="22"/>
          <w:lang w:eastAsia="ca-ES"/>
        </w:rPr>
        <w:t xml:space="preserve">Biodiversity Research Institute, IMIB (Univ. Oviedo-CSIC-Princ. Asturias), 33600 </w:t>
      </w:r>
      <w:proofErr w:type="spellStart"/>
      <w:r w:rsidR="00693DCE" w:rsidRPr="005B2BEE">
        <w:rPr>
          <w:rFonts w:asciiTheme="minorHAnsi" w:eastAsia="Times New Roman" w:hAnsiTheme="minorHAnsi" w:cstheme="minorHAnsi"/>
          <w:color w:val="000000"/>
          <w:sz w:val="22"/>
          <w:szCs w:val="22"/>
          <w:lang w:eastAsia="ca-ES"/>
        </w:rPr>
        <w:t>Mieres</w:t>
      </w:r>
      <w:proofErr w:type="spellEnd"/>
      <w:r w:rsidR="00693DCE" w:rsidRPr="005B2BEE">
        <w:rPr>
          <w:rFonts w:asciiTheme="minorHAnsi" w:eastAsia="Times New Roman" w:hAnsiTheme="minorHAnsi" w:cstheme="minorHAnsi"/>
          <w:color w:val="000000"/>
          <w:sz w:val="22"/>
          <w:szCs w:val="22"/>
          <w:lang w:eastAsia="ca-ES"/>
        </w:rPr>
        <w:t xml:space="preserve">, Spain. </w:t>
      </w:r>
      <w:r w:rsidRPr="005B2BEE">
        <w:rPr>
          <w:rFonts w:asciiTheme="minorHAnsi" w:hAnsiTheme="minorHAnsi" w:cstheme="minorHAnsi"/>
          <w:sz w:val="22"/>
          <w:szCs w:val="22"/>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361DDF">
        <w:rPr>
          <w:rFonts w:asciiTheme="minorHAnsi" w:hAnsiTheme="minorHAnsi" w:cstheme="minorHAnsi"/>
          <w:sz w:val="22"/>
          <w:szCs w:val="22"/>
        </w:rPr>
        <w:t>Borja Jiménez-Alfaro</w:t>
      </w:r>
      <w:r w:rsidR="00693DCE" w:rsidRPr="00361DDF">
        <w:rPr>
          <w:rFonts w:asciiTheme="minorHAnsi" w:hAnsiTheme="minorHAnsi" w:cstheme="minorHAnsi"/>
          <w:sz w:val="22"/>
          <w:szCs w:val="22"/>
        </w:rPr>
        <w:t xml:space="preserve">. </w:t>
      </w:r>
      <w:r w:rsidR="00693DCE" w:rsidRPr="00361DDF">
        <w:rPr>
          <w:rFonts w:asciiTheme="minorHAnsi" w:eastAsia="Times New Roman" w:hAnsiTheme="minorHAnsi" w:cstheme="minorHAnsi"/>
          <w:color w:val="000000"/>
          <w:sz w:val="22"/>
          <w:szCs w:val="22"/>
          <w:lang w:eastAsia="ca-ES"/>
        </w:rPr>
        <w:t xml:space="preserve">Biodiversity Research Institute, IMIB (Univ. </w:t>
      </w:r>
      <w:r w:rsidR="00693DCE" w:rsidRPr="00586F7D">
        <w:rPr>
          <w:rFonts w:asciiTheme="minorHAnsi" w:eastAsia="Times New Roman" w:hAnsiTheme="minorHAnsi" w:cstheme="minorHAnsi"/>
          <w:color w:val="000000"/>
          <w:sz w:val="22"/>
          <w:szCs w:val="22"/>
          <w:lang w:val="es-ES" w:eastAsia="ca-ES"/>
        </w:rPr>
        <w:t>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5C993B09"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hyperlink r:id="rId9" w:history="1">
        <w:r w:rsidRPr="001A1BE4">
          <w:rPr>
            <w:rStyle w:val="Hipervnculo"/>
            <w:rFonts w:cstheme="minorHAnsi"/>
            <w:lang w:val="es-ES"/>
          </w:rPr>
          <w:t>https://orcid.org/0000-0001-6601-9597</w:t>
        </w:r>
      </w:hyperlink>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79B38D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w:t>
      </w:r>
      <w:r w:rsidR="00F434F7">
        <w:rPr>
          <w:rFonts w:eastAsia="Times New Roman" w:cstheme="minorHAnsi"/>
          <w:color w:val="000000"/>
          <w:lang w:eastAsia="ca-ES"/>
        </w:rPr>
        <w:t>65</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0B7383C3"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74</w:t>
      </w:r>
      <w:r w:rsidR="009439DA">
        <w:rPr>
          <w:rFonts w:eastAsia="Times New Roman" w:cstheme="minorHAnsi"/>
          <w:color w:val="000000"/>
          <w:lang w:eastAsia="ca-ES"/>
        </w:rPr>
        <w:t>2</w:t>
      </w:r>
      <w:r w:rsidR="008F4339">
        <w:rPr>
          <w:rFonts w:eastAsia="Times New Roman" w:cstheme="minorHAnsi"/>
          <w:color w:val="000000"/>
          <w:lang w:eastAsia="ca-ES"/>
        </w:rPr>
        <w:t xml:space="preserve"> </w:t>
      </w:r>
      <w:r w:rsidR="003B184D">
        <w:rPr>
          <w:rFonts w:eastAsia="Times New Roman" w:cstheme="minorHAnsi"/>
          <w:color w:val="000000"/>
          <w:lang w:eastAsia="ca-ES"/>
        </w:rPr>
        <w:t>words</w:t>
      </w:r>
    </w:p>
    <w:p w14:paraId="4DFE478A" w14:textId="4B236882"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w:t>
      </w:r>
      <w:r w:rsidR="00C30969">
        <w:rPr>
          <w:rFonts w:eastAsia="Times New Roman" w:cstheme="minorHAnsi"/>
          <w:color w:val="000000"/>
          <w:lang w:eastAsia="ca-ES"/>
        </w:rPr>
        <w:t xml:space="preserve">: </w:t>
      </w:r>
      <w:r w:rsidR="00700995" w:rsidRPr="008F4339">
        <w:rPr>
          <w:rFonts w:eastAsia="Times New Roman" w:cstheme="minorHAnsi"/>
          <w:color w:val="000000"/>
          <w:lang w:eastAsia="ca-ES"/>
        </w:rPr>
        <w:t>1</w:t>
      </w:r>
      <w:r w:rsidR="009E6ED4">
        <w:rPr>
          <w:rFonts w:eastAsia="Times New Roman" w:cstheme="minorHAnsi"/>
          <w:color w:val="000000"/>
          <w:lang w:eastAsia="ca-ES"/>
        </w:rPr>
        <w:t>4</w:t>
      </w:r>
      <w:r w:rsidR="009439DA">
        <w:rPr>
          <w:rFonts w:eastAsia="Times New Roman" w:cstheme="minorHAnsi"/>
          <w:color w:val="000000"/>
          <w:lang w:eastAsia="ca-ES"/>
        </w:rPr>
        <w:t>77</w:t>
      </w:r>
      <w:r w:rsidR="009E6ED4">
        <w:rPr>
          <w:rFonts w:eastAsia="Times New Roman" w:cstheme="minorHAnsi"/>
          <w:color w:val="000000"/>
          <w:lang w:eastAsia="ca-ES"/>
        </w:rPr>
        <w:t xml:space="preserve">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 xml:space="preserve">icate which figures in </w:t>
      </w:r>
      <w:proofErr w:type="spellStart"/>
      <w:r w:rsidR="008F4339">
        <w:rPr>
          <w:rFonts w:eastAsia="Times New Roman" w:cstheme="minorHAnsi"/>
          <w:color w:val="000000"/>
          <w:lang w:eastAsia="ca-ES"/>
        </w:rPr>
        <w:t>color</w:t>
      </w:r>
      <w:proofErr w:type="spellEnd"/>
      <w:r w:rsidR="008F4339">
        <w:rPr>
          <w:rFonts w:eastAsia="Times New Roman" w:cstheme="minorHAnsi"/>
          <w:color w:val="000000"/>
          <w:lang w:eastAsia="ca-ES"/>
        </w:rPr>
        <w:t>): 5</w:t>
      </w:r>
      <w:r w:rsidRPr="00F95F23">
        <w:rPr>
          <w:rFonts w:eastAsia="Times New Roman" w:cstheme="minorHAnsi"/>
          <w:color w:val="000000"/>
          <w:lang w:eastAsia="ca-ES"/>
        </w:rPr>
        <w:t xml:space="preserve">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31B7C9F1" w:rsidR="00B663AD" w:rsidRPr="002D07DE" w:rsidRDefault="00B663AD" w:rsidP="009E6ED4">
      <w:pPr>
        <w:spacing w:after="0" w:line="360" w:lineRule="auto"/>
        <w:textAlignment w:val="baseline"/>
        <w:rPr>
          <w:rFonts w:eastAsia="Times New Roman" w:cstheme="minorHAnsi"/>
          <w:color w:val="000000"/>
          <w:lang w:eastAsia="ca-ES"/>
        </w:rPr>
      </w:pPr>
      <w:r>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15258C6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w:t>
      </w:r>
      <w:r w:rsidR="00C66A1B">
        <w:rPr>
          <w:rFonts w:eastAsia="Times New Roman" w:cstheme="minorHAnsi"/>
          <w:color w:val="000000" w:themeColor="text1"/>
          <w:lang w:eastAsia="ca-ES"/>
        </w:rPr>
        <w:t>crucial for predicting</w:t>
      </w:r>
      <w:r w:rsidR="00C66A1B" w:rsidRPr="00B461B9">
        <w:rPr>
          <w:rFonts w:eastAsia="Times New Roman" w:cstheme="minorHAnsi"/>
          <w:color w:val="000000" w:themeColor="text1"/>
          <w:lang w:eastAsia="ca-ES"/>
        </w:rPr>
        <w:t xml:space="preserve"> </w:t>
      </w:r>
      <w:r w:rsidR="006D41CC">
        <w:rPr>
          <w:rFonts w:eastAsia="Times New Roman" w:cstheme="minorHAnsi"/>
          <w:color w:val="000000" w:themeColor="text1"/>
          <w:lang w:eastAsia="ca-ES"/>
        </w:rPr>
        <w:t xml:space="preserve">plan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respon</w:t>
      </w:r>
      <w:r w:rsidR="00EE4CE5">
        <w:rPr>
          <w:rFonts w:eastAsia="Times New Roman" w:cstheme="minorHAnsi"/>
          <w:color w:val="000000" w:themeColor="text1"/>
          <w:lang w:eastAsia="ca-ES"/>
        </w:rPr>
        <w:t>ses</w:t>
      </w:r>
      <w:r w:rsidR="001477F1">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6D41CC">
        <w:rPr>
          <w:rFonts w:eastAsia="Times New Roman" w:cstheme="minorHAnsi"/>
          <w:color w:val="000000" w:themeColor="text1"/>
          <w:lang w:eastAsia="ca-ES"/>
        </w:rPr>
        <w:t>s</w:t>
      </w:r>
      <w:r w:rsidR="00C66A1B">
        <w:rPr>
          <w:rFonts w:eastAsia="Times New Roman" w:cstheme="minorHAnsi"/>
          <w:color w:val="000000" w:themeColor="text1"/>
          <w:lang w:eastAsia="ca-ES"/>
        </w:rPr>
        <w:t xml:space="preserve">. However, </w:t>
      </w:r>
      <w:r w:rsidR="000A1C2A">
        <w:rPr>
          <w:rFonts w:eastAsia="Times New Roman" w:cstheme="minorHAnsi"/>
          <w:color w:val="000000" w:themeColor="text1"/>
          <w:lang w:eastAsia="ca-ES"/>
        </w:rPr>
        <w:t>a substantial gap persists</w:t>
      </w:r>
      <w:r w:rsidR="00C66A1B">
        <w:rPr>
          <w:rFonts w:eastAsia="Times New Roman" w:cstheme="minorHAnsi"/>
          <w:color w:val="000000" w:themeColor="text1"/>
          <w:lang w:eastAsia="ca-ES"/>
        </w:rPr>
        <w:t xml:space="preserve"> regarding</w:t>
      </w:r>
      <w:r w:rsidR="00AC7BE7">
        <w:rPr>
          <w:rFonts w:eastAsia="Times New Roman" w:cstheme="minorHAnsi"/>
          <w:color w:val="000000" w:themeColor="text1"/>
          <w:lang w:eastAsia="ca-ES"/>
        </w:rPr>
        <w:t xml:space="preserve"> how</w:t>
      </w:r>
      <w:r w:rsidR="00C66A1B">
        <w:rPr>
          <w:rFonts w:eastAsia="Times New Roman" w:cstheme="minorHAnsi"/>
          <w:color w:val="000000" w:themeColor="text1"/>
          <w:lang w:eastAsia="ca-ES"/>
        </w:rPr>
        <w:t xml:space="preserve"> </w:t>
      </w:r>
      <w:r w:rsidR="00AC7BE7" w:rsidRPr="00B461B9">
        <w:rPr>
          <w:rFonts w:eastAsia="Times New Roman" w:cstheme="minorHAnsi"/>
          <w:color w:val="000000" w:themeColor="text1"/>
          <w:lang w:eastAsia="ca-ES"/>
        </w:rPr>
        <w:t>microclimatic conditions</w:t>
      </w:r>
      <w:r w:rsidR="00AC7BE7">
        <w:rPr>
          <w:rFonts w:eastAsia="Times New Roman" w:cstheme="minorHAnsi"/>
          <w:color w:val="000000" w:themeColor="text1"/>
          <w:lang w:eastAsia="ca-ES"/>
        </w:rPr>
        <w:t xml:space="preserve"> influence </w:t>
      </w:r>
      <w:r w:rsidR="003C4040">
        <w:rPr>
          <w:rFonts w:eastAsia="Times New Roman" w:cstheme="minorHAnsi"/>
          <w:color w:val="000000" w:themeColor="text1"/>
          <w:lang w:eastAsia="ca-ES"/>
        </w:rPr>
        <w:t>germination timing in different 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2D00D4A7"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e conducted a continuous seasonal experiment with fresh seeds to investigate germination phenology</w:t>
      </w:r>
      <w:r w:rsidR="00591AB8" w:rsidRPr="0010571B">
        <w:rPr>
          <w:rFonts w:eastAsia="Times New Roman" w:cstheme="minorHAnsi"/>
          <w:color w:val="000000" w:themeColor="text1"/>
          <w:lang w:eastAsia="ca-ES"/>
        </w:rPr>
        <w:t xml:space="preserve"> </w:t>
      </w:r>
      <w:r w:rsidR="00C66A1B">
        <w:rPr>
          <w:rFonts w:eastAsia="Times New Roman" w:cstheme="minorHAnsi"/>
          <w:color w:val="000000" w:themeColor="text1"/>
          <w:lang w:eastAsia="ca-ES"/>
        </w:rPr>
        <w:t>in</w:t>
      </w:r>
      <w:r w:rsidR="00C66A1B"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3C4040">
        <w:rPr>
          <w:rFonts w:eastAsia="Times New Roman" w:cstheme="minorHAnsi"/>
          <w:color w:val="000000" w:themeColor="text1"/>
          <w:lang w:eastAsia="ca-ES"/>
        </w:rPr>
        <w:t>from</w:t>
      </w:r>
      <w:r w:rsidR="00D87DFE" w:rsidRPr="0010571B">
        <w:rPr>
          <w:rFonts w:eastAsia="Times New Roman" w:cstheme="minorHAnsi"/>
          <w:color w:val="000000" w:themeColor="text1"/>
          <w:lang w:eastAsia="ca-ES"/>
        </w:rPr>
        <w:t xml:space="preserve"> temperate and </w:t>
      </w:r>
      <w:r w:rsidR="00D87DFE">
        <w:rPr>
          <w:rFonts w:eastAsia="Times New Roman" w:cstheme="minorHAnsi"/>
          <w:color w:val="000000" w:themeColor="text1"/>
          <w:lang w:eastAsia="ca-ES"/>
        </w:rPr>
        <w:t>Mediterranean</w:t>
      </w:r>
      <w:r w:rsidR="00D87DFE" w:rsidRPr="0010571B">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alpine communiti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C0623">
        <w:rPr>
          <w:rFonts w:eastAsia="Times New Roman" w:cstheme="minorHAnsi"/>
          <w:color w:val="000000" w:themeColor="text1"/>
          <w:lang w:eastAsia="ca-ES"/>
        </w:rPr>
        <w:t>)</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C0623">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5C0623" w:rsidRPr="00C132D1">
        <w:rPr>
          <w:rFonts w:eastAsia="Times New Roman" w:cstheme="minorHAnsi"/>
          <w:color w:val="000000" w:themeColor="text1"/>
          <w:lang w:eastAsia="ca-ES"/>
        </w:rPr>
        <w:t>field sowing experiments</w:t>
      </w:r>
      <w:r w:rsidR="008F4A44" w:rsidRPr="00C132D1">
        <w:rPr>
          <w:rFonts w:eastAsia="Times New Roman" w:cstheme="minorHAnsi"/>
          <w:color w:val="000000" w:themeColor="text1"/>
          <w:lang w:eastAsia="ca-ES"/>
        </w:rPr>
        <w:t xml:space="preserve">. </w:t>
      </w:r>
    </w:p>
    <w:p w14:paraId="0A416F6F" w14:textId="73BCA565" w:rsidR="00B82E23" w:rsidRPr="00C132D1" w:rsidRDefault="006D41CC"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The analysis of </w:t>
      </w:r>
      <w:r w:rsidR="008F4A44" w:rsidRPr="00C132D1">
        <w:rPr>
          <w:rFonts w:eastAsia="Times New Roman" w:cstheme="minorHAnsi"/>
          <w:color w:val="000000" w:themeColor="text1"/>
          <w:lang w:eastAsia="ca-ES"/>
        </w:rPr>
        <w:t>phenology traits showed similar responses</w:t>
      </w:r>
      <w:r w:rsidR="00D87DFE">
        <w:rPr>
          <w:rFonts w:eastAsia="Times New Roman" w:cstheme="minorHAnsi"/>
          <w:color w:val="000000" w:themeColor="text1"/>
          <w:lang w:eastAsia="ca-ES"/>
        </w:rPr>
        <w:t xml:space="preserve"> of species from Mediterranean and temperate macroclimates</w:t>
      </w:r>
      <w:r w:rsidR="008F4A44" w:rsidRPr="00C132D1">
        <w:rPr>
          <w:rFonts w:eastAsia="Times New Roman" w:cstheme="minorHAnsi"/>
          <w:color w:val="000000" w:themeColor="text1"/>
          <w:lang w:eastAsia="ca-ES"/>
        </w:rPr>
        <w:t xml:space="preserve"> </w:t>
      </w:r>
      <w:r w:rsidR="00D87DFE">
        <w:rPr>
          <w:rFonts w:eastAsia="Times New Roman" w:cstheme="minorHAnsi"/>
          <w:color w:val="000000" w:themeColor="text1"/>
          <w:lang w:eastAsia="ca-ES"/>
        </w:rPr>
        <w:t xml:space="preserve">to </w:t>
      </w:r>
      <w:r w:rsidR="008F4A44" w:rsidRPr="00C132D1">
        <w:rPr>
          <w:rFonts w:eastAsia="Times New Roman" w:cstheme="minorHAnsi"/>
          <w:color w:val="000000" w:themeColor="text1"/>
          <w:lang w:eastAsia="ca-ES"/>
        </w:rPr>
        <w:t xml:space="preserve">microclimatic </w:t>
      </w:r>
      <w:r w:rsidR="00C66A1B">
        <w:rPr>
          <w:rFonts w:eastAsia="Times New Roman" w:cstheme="minorHAnsi"/>
          <w:color w:val="000000" w:themeColor="text1"/>
          <w:lang w:eastAsia="ca-ES"/>
        </w:rPr>
        <w:t>variation, with</w:t>
      </w:r>
      <w:r w:rsidR="00D87DFE">
        <w:rPr>
          <w:rFonts w:eastAsia="Times New Roman" w:cstheme="minorHAnsi"/>
          <w:color w:val="000000" w:themeColor="text1"/>
          <w:lang w:eastAsia="ca-ES"/>
        </w:rPr>
        <w:t xml:space="preserve"> </w:t>
      </w:r>
      <w:r w:rsidR="002009CD" w:rsidRPr="00C132D1">
        <w:rPr>
          <w:rFonts w:eastAsia="Times New Roman" w:cstheme="minorHAnsi"/>
          <w:color w:val="000000" w:themeColor="text1"/>
          <w:lang w:eastAsia="ca-ES"/>
        </w:rPr>
        <w:t xml:space="preserve">a </w:t>
      </w:r>
      <w:r w:rsidR="008F4A44">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C66A1B">
        <w:rPr>
          <w:rFonts w:eastAsia="Times New Roman" w:cstheme="minorHAnsi"/>
          <w:color w:val="000000" w:themeColor="text1"/>
          <w:lang w:eastAsia="ca-ES"/>
        </w:rPr>
        <w:t xml:space="preserve">. This effect was complemented </w:t>
      </w:r>
      <w:r w:rsidR="00AC7BE7">
        <w:rPr>
          <w:rFonts w:eastAsia="Times New Roman" w:cstheme="minorHAnsi"/>
          <w:color w:val="000000" w:themeColor="text1"/>
          <w:lang w:eastAsia="ca-ES"/>
        </w:rPr>
        <w:t>by</w:t>
      </w:r>
      <w:r w:rsidR="000D7049" w:rsidRPr="00C132D1">
        <w:rPr>
          <w:rFonts w:eastAsia="Times New Roman" w:cstheme="minorHAnsi"/>
          <w:color w:val="000000" w:themeColor="text1"/>
          <w:lang w:eastAsia="ca-ES"/>
        </w:rPr>
        <w:t xml:space="preserve"> </w:t>
      </w:r>
      <w:r w:rsidR="00AC7BE7">
        <w:rPr>
          <w:rFonts w:eastAsia="Times New Roman" w:cstheme="minorHAnsi"/>
          <w:color w:val="000000" w:themeColor="text1"/>
          <w:lang w:eastAsia="ca-ES"/>
        </w:rPr>
        <w:t>reduced</w:t>
      </w:r>
      <w:r w:rsidR="000D7049" w:rsidRPr="00C132D1">
        <w:rPr>
          <w:rFonts w:eastAsia="Times New Roman" w:cstheme="minorHAnsi"/>
          <w:color w:val="000000" w:themeColor="text1"/>
          <w:lang w:eastAsia="ca-ES"/>
        </w:rPr>
        <w:t xml:space="preserve"> dormancy and </w:t>
      </w:r>
      <w:r w:rsidR="00AC7BE7">
        <w:rPr>
          <w:rFonts w:eastAsia="Times New Roman" w:cstheme="minorHAnsi"/>
          <w:color w:val="000000" w:themeColor="text1"/>
          <w:lang w:eastAsia="ca-ES"/>
        </w:rPr>
        <w:t>increased</w:t>
      </w:r>
      <w:r w:rsidR="00AC7BE7" w:rsidRPr="00C132D1">
        <w:rPr>
          <w:rFonts w:eastAsia="Times New Roman" w:cstheme="minorHAnsi"/>
          <w:color w:val="000000" w:themeColor="text1"/>
          <w:lang w:eastAsia="ca-ES"/>
        </w:rPr>
        <w:t xml:space="preserve"> </w:t>
      </w:r>
      <w:r w:rsidR="000D7049" w:rsidRPr="00C132D1">
        <w:rPr>
          <w:rFonts w:eastAsia="Times New Roman" w:cstheme="minorHAnsi"/>
          <w:color w:val="000000" w:themeColor="text1"/>
          <w:lang w:eastAsia="ca-ES"/>
        </w:rPr>
        <w:t>autumn germination</w:t>
      </w:r>
      <w:r w:rsidR="00AC7BE7">
        <w:rPr>
          <w:rFonts w:eastAsia="Times New Roman" w:cstheme="minorHAnsi"/>
          <w:color w:val="000000" w:themeColor="text1"/>
          <w:lang w:eastAsia="ca-ES"/>
        </w:rPr>
        <w:t xml:space="preserve"> observed</w:t>
      </w:r>
      <w:r w:rsidR="000D7049" w:rsidRPr="00C132D1">
        <w:rPr>
          <w:rFonts w:eastAsia="Times New Roman" w:cstheme="minorHAnsi"/>
          <w:color w:val="000000" w:themeColor="text1"/>
          <w:lang w:eastAsia="ca-ES"/>
        </w:rPr>
        <w:t xml:space="preserve"> in </w:t>
      </w:r>
      <w:r w:rsidR="00AC7BE7">
        <w:rPr>
          <w:rFonts w:eastAsia="Times New Roman" w:cstheme="minorHAnsi"/>
          <w:color w:val="000000" w:themeColor="text1"/>
          <w:lang w:eastAsia="ca-ES"/>
        </w:rPr>
        <w:t xml:space="preserve">seeds from </w:t>
      </w:r>
      <w:r w:rsidR="000D7049" w:rsidRPr="00C132D1">
        <w:rPr>
          <w:rFonts w:eastAsia="Times New Roman" w:cstheme="minorHAnsi"/>
          <w:color w:val="000000" w:themeColor="text1"/>
          <w:lang w:eastAsia="ca-ES"/>
        </w:rPr>
        <w:t>the Mediterrane</w:t>
      </w:r>
      <w:r w:rsidR="008F4A44">
        <w:rPr>
          <w:rFonts w:eastAsia="Times New Roman" w:cstheme="minorHAnsi"/>
          <w:color w:val="000000" w:themeColor="text1"/>
          <w:lang w:eastAsia="ca-ES"/>
        </w:rPr>
        <w:t>an system</w:t>
      </w:r>
      <w:r w:rsidR="00EB4CBB" w:rsidRPr="00C132D1">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Seed phenology in the field generally supported the results from laboratory experiments.</w:t>
      </w:r>
    </w:p>
    <w:p w14:paraId="5092C4CF" w14:textId="20F8B73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w:t>
      </w:r>
      <w:r w:rsidR="000A1C2A">
        <w:rPr>
          <w:rFonts w:eastAsia="Times New Roman" w:cstheme="minorHAnsi"/>
          <w:color w:val="000000" w:themeColor="text1"/>
          <w:lang w:eastAsia="ca-ES"/>
        </w:rPr>
        <w:t>predictable</w:t>
      </w:r>
      <w:r w:rsidR="000A1C2A" w:rsidRPr="00C132D1">
        <w:rPr>
          <w:rFonts w:eastAsia="Times New Roman" w:cstheme="minorHAnsi"/>
          <w:color w:val="000000" w:themeColor="text1"/>
          <w:lang w:eastAsia="ca-ES"/>
        </w:rPr>
        <w:t xml:space="preserv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3C4040">
        <w:rPr>
          <w:rFonts w:eastAsia="Times New Roman" w:cstheme="minorHAnsi"/>
          <w:lang w:eastAsia="ca-ES"/>
        </w:rPr>
        <w:t xml:space="preserve">seed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600EE7">
        <w:rPr>
          <w:rFonts w:eastAsia="Times New Roman" w:cstheme="minorHAnsi"/>
          <w:color w:val="000000" w:themeColor="text1"/>
          <w:lang w:eastAsia="ca-ES"/>
        </w:rPr>
        <w:t xml:space="preserve">potential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AC7BE7">
        <w:rPr>
          <w:rFonts w:eastAsia="Times New Roman" w:cstheme="minorHAnsi"/>
          <w:color w:val="000000" w:themeColor="text1"/>
          <w:lang w:eastAsia="ca-ES"/>
        </w:rPr>
        <w:t xml:space="preserve">plant </w:t>
      </w:r>
      <w:r w:rsidR="000A1C2A">
        <w:rPr>
          <w:rFonts w:eastAsia="Times New Roman" w:cstheme="minorHAnsi"/>
          <w:color w:val="000000" w:themeColor="text1"/>
          <w:lang w:eastAsia="ca-ES"/>
        </w:rPr>
        <w:t>communities from either Mediterranean or temperate macroclimates</w:t>
      </w:r>
      <w:r w:rsidR="005861AC" w:rsidRPr="00C132D1">
        <w:rPr>
          <w:rFonts w:eastAsia="Times New Roman" w:cstheme="minorHAnsi"/>
          <w:color w:val="000000" w:themeColor="text1"/>
          <w:lang w:eastAsia="ca-ES"/>
        </w:rPr>
        <w:t>.</w:t>
      </w:r>
    </w:p>
    <w:p w14:paraId="3CB9CC56" w14:textId="42CBF9BB"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w:t>
      </w:r>
      <w:r w:rsidR="00A67EC2">
        <w:rPr>
          <w:rFonts w:eastAsia="Times New Roman"/>
          <w:bdr w:val="none" w:sz="0" w:space="0" w:color="auto" w:frame="1"/>
          <w:lang w:eastAsia="ca-ES"/>
        </w:rPr>
        <w:t>e</w:t>
      </w:r>
      <w:r w:rsidR="00281651">
        <w:rPr>
          <w:rFonts w:eastAsia="Times New Roman"/>
          <w:bdr w:val="none" w:sz="0" w:space="0" w:color="auto" w:frame="1"/>
          <w:lang w:eastAsia="ca-ES"/>
        </w:rPr>
        <w:t>, Mediterranean alpine, temperate alpine</w:t>
      </w:r>
      <w:r w:rsidR="00D2270A" w:rsidRPr="00F95F23">
        <w:rPr>
          <w:rFonts w:eastAsia="Times New Roman"/>
          <w:bdr w:val="none" w:sz="0" w:space="0" w:color="auto" w:frame="1"/>
          <w:lang w:eastAsia="ca-ES"/>
        </w:rPr>
        <w:t>,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4E37938E"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11F4E">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plainTextFormattedCitation":"(Scherrer and Körner, 2011; Jiménez-Alfaro et al.,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11F4E" w:rsidRPr="00E11F4E">
        <w:rPr>
          <w:rFonts w:eastAsia="Times New Roman" w:cstheme="minorHAnsi"/>
          <w:noProof/>
          <w:color w:val="000000"/>
          <w:lang w:eastAsia="ca-ES"/>
        </w:rPr>
        <w:t xml:space="preserve">(Scherrer and Körner, 2011; Jiménez-Alfaro </w:t>
      </w:r>
      <w:r w:rsidR="00E11F4E" w:rsidRPr="00E11F4E">
        <w:rPr>
          <w:rFonts w:eastAsia="Times New Roman" w:cstheme="minorHAnsi"/>
          <w:i/>
          <w:noProof/>
          <w:color w:val="000000"/>
          <w:lang w:eastAsia="ca-ES"/>
        </w:rPr>
        <w:t>et al.</w:t>
      </w:r>
      <w:r w:rsidR="00E11F4E" w:rsidRPr="00E11F4E">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38F93BEC"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and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02C1FF95"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11F4E">
        <w:rPr>
          <w:rFonts w:cstheme="minorHAnsi"/>
        </w:rPr>
        <w:t xml:space="preserve"> </w:t>
      </w:r>
      <w:r w:rsidR="00E11F4E">
        <w:rPr>
          <w:rFonts w:cstheme="minorHAnsi"/>
        </w:rPr>
        <w:fldChar w:fldCharType="begin" w:fldLock="1"/>
      </w:r>
      <w:r w:rsidR="00E11F4E">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operties":{"noteIndex":0},"schema":"https://github.com/citation-style-language/schema/raw/master/csl-citation.json"}</w:instrText>
      </w:r>
      <w:r w:rsidR="00E11F4E">
        <w:rPr>
          <w:rFonts w:cstheme="minorHAnsi"/>
        </w:rPr>
        <w:fldChar w:fldCharType="separate"/>
      </w:r>
      <w:r w:rsidR="00E11F4E" w:rsidRPr="00E11F4E">
        <w:rPr>
          <w:rFonts w:cstheme="minorHAnsi"/>
          <w:noProof/>
        </w:rPr>
        <w:t xml:space="preserve">(Karger </w:t>
      </w:r>
      <w:r w:rsidR="00E11F4E" w:rsidRPr="00E11F4E">
        <w:rPr>
          <w:rFonts w:cstheme="minorHAnsi"/>
          <w:i/>
          <w:noProof/>
        </w:rPr>
        <w:t>et al.</w:t>
      </w:r>
      <w:r w:rsidR="00E11F4E" w:rsidRPr="00E11F4E">
        <w:rPr>
          <w:rFonts w:cstheme="minorHAnsi"/>
          <w:noProof/>
        </w:rPr>
        <w:t>, 2017)</w:t>
      </w:r>
      <w:r w:rsidR="00E11F4E">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17EDDE1F" w:rsidR="004A01BC" w:rsidRPr="004A01BC" w:rsidRDefault="004A01BC" w:rsidP="00CF67B3">
      <w:pPr>
        <w:pStyle w:val="Sinespaciado"/>
        <w:spacing w:line="360" w:lineRule="auto"/>
        <w:jc w:val="both"/>
      </w:pPr>
      <w:r w:rsidRPr="004A01BC">
        <w:rPr>
          <w:b/>
        </w:rPr>
        <w:t>Fig. 1</w:t>
      </w:r>
      <w:r w:rsidR="008245EC">
        <w:t xml:space="preserve"> </w:t>
      </w:r>
      <w:r w:rsidR="00CF67B3" w:rsidRPr="00CF67B3">
        <w:t xml:space="preserve">Study system description. (a) Map of the study sites in northwest Spain, within the Cantabrian Mountain and the location of our two systems: Mediterranean (yellow) and </w:t>
      </w:r>
      <w:r w:rsidR="00135A8E">
        <w:t>t</w:t>
      </w:r>
      <w:r w:rsidR="00CF67B3"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CF67B3" w:rsidRPr="00CF67B3">
        <w:t>Geoprecision</w:t>
      </w:r>
      <w:proofErr w:type="spellEnd"/>
      <w:r w:rsidR="00CF67B3" w:rsidRPr="00CF67B3">
        <w:t xml:space="preserve"> datalogger used in the field. (d) Experimental temperature programs with weekly resolution, daily temperature ramps and monthly photoperiods to represent fellfield and snowbed </w:t>
      </w:r>
      <w:r w:rsidR="00D115C6">
        <w:t>conditions</w:t>
      </w:r>
      <w:r w:rsidR="00CF67B3" w:rsidRPr="00CF67B3">
        <w:t xml:space="preserve"> in laboratory incubators. Both incubators were configured based on real field data showed in C.</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lastRenderedPageBreak/>
        <w:t xml:space="preserve">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34791511"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w:t>
      </w:r>
      <w:r w:rsidRPr="500F0B95">
        <w:lastRenderedPageBreak/>
        <w:t xml:space="preserve">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25F72018"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lastRenderedPageBreak/>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Time to reach 50% germination. Species under 50% germination were excluded from analysis (N = 68 seed lots).</w:t>
            </w:r>
          </w:p>
        </w:tc>
        <w:tc>
          <w:tcPr>
            <w:tcW w:w="3669" w:type="dxa"/>
          </w:tcPr>
          <w:p w14:paraId="35B417AC" w14:textId="77777777" w:rsidR="009E6ED4" w:rsidRPr="00F95F23" w:rsidRDefault="009E6ED4" w:rsidP="006F5EF5">
            <w:pPr>
              <w:jc w:val="both"/>
            </w:pPr>
            <w:r w:rsidRPr="00F95F23">
              <w:t>Precocious vs. delayed germination along the year. Higher values indicate 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t>Environmental heat sum (EHS)</w:t>
            </w:r>
          </w:p>
        </w:tc>
        <w:tc>
          <w:tcPr>
            <w:tcW w:w="3119" w:type="dxa"/>
          </w:tcPr>
          <w:p w14:paraId="04FD5A2C" w14:textId="77777777" w:rsidR="009E6ED4" w:rsidRPr="00F95F23" w:rsidRDefault="009E6ED4" w:rsidP="006F5EF5">
            <w:pPr>
              <w:jc w:val="both"/>
            </w:pPr>
            <w:r w:rsidRPr="00F95F23">
              <w:t xml:space="preserve">Sum of degrees (T mean) needed to reach T50. Species under 50% </w:t>
            </w:r>
            <w:r w:rsidRPr="00F95F23">
              <w:lastRenderedPageBreak/>
              <w:t>germination were excluded from analysis (N = 68 seed lots).</w:t>
            </w:r>
          </w:p>
        </w:tc>
        <w:tc>
          <w:tcPr>
            <w:tcW w:w="3669" w:type="dxa"/>
          </w:tcPr>
          <w:p w14:paraId="067901F6" w14:textId="77777777" w:rsidR="009E6ED4" w:rsidRPr="00F95F23" w:rsidRDefault="009E6ED4" w:rsidP="006F5EF5">
            <w:pPr>
              <w:jc w:val="both"/>
            </w:pPr>
            <w:r w:rsidRPr="00F95F23">
              <w:lastRenderedPageBreak/>
              <w:t xml:space="preserve">Physiological threshold to accumulate heat before germination. A species and </w:t>
            </w:r>
            <w:r w:rsidRPr="00F95F23">
              <w:lastRenderedPageBreak/>
              <w:t>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lastRenderedPageBreak/>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3EFF672C"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144AFF">
        <w:rPr>
          <w:b/>
          <w:bCs/>
        </w:rPr>
        <w:t>1</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189E6F93"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sidR="003C4040">
        <w:rPr>
          <w:rFonts w:cstheme="minorHAnsi"/>
          <w:bCs/>
        </w:rPr>
        <w:t xml:space="preserve">and blue </w:t>
      </w:r>
      <w:r w:rsidRPr="00CF67B3">
        <w:rPr>
          <w:rFonts w:cstheme="minorHAnsi"/>
          <w:bCs/>
        </w:rPr>
        <w:t>curve</w:t>
      </w:r>
      <w:r w:rsidR="003C4040">
        <w:rPr>
          <w:rFonts w:cstheme="minorHAnsi"/>
          <w:bCs/>
        </w:rPr>
        <w:t>s</w:t>
      </w:r>
      <w:r w:rsidRPr="00CF67B3">
        <w:rPr>
          <w:rFonts w:cstheme="minorHAnsi"/>
          <w:bCs/>
        </w:rPr>
        <w:t xml:space="preserve"> represent germination proportion in </w:t>
      </w:r>
      <w:r w:rsidR="003C4040">
        <w:rPr>
          <w:rFonts w:cstheme="minorHAnsi"/>
          <w:bCs/>
        </w:rPr>
        <w:t xml:space="preserve">the </w:t>
      </w:r>
      <w:r w:rsidRPr="00CF67B3">
        <w:rPr>
          <w:rFonts w:cstheme="minorHAnsi"/>
          <w:bCs/>
        </w:rPr>
        <w:t xml:space="preserve">fellfield and snowbed </w:t>
      </w:r>
      <w:r w:rsidR="00D115C6">
        <w:rPr>
          <w:rFonts w:cstheme="minorHAnsi"/>
          <w:bCs/>
        </w:rPr>
        <w:t>conditions</w:t>
      </w:r>
      <w:r w:rsidR="003C4040">
        <w:rPr>
          <w:rFonts w:cstheme="minorHAnsi"/>
          <w:bCs/>
        </w:rPr>
        <w:t>,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6BFC311D"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w:t>
      </w:r>
      <w:r w:rsidR="00DE7310" w:rsidRPr="500F0B95">
        <w:t xml:space="preserve">(detailed </w:t>
      </w:r>
      <w:r w:rsidR="00DE7310">
        <w:t xml:space="preserve">model results for each trait considering the systems separately </w:t>
      </w:r>
      <w:r w:rsidR="00DE7310" w:rsidRPr="500F0B95">
        <w:t xml:space="preserve">are shown </w:t>
      </w:r>
      <w:r w:rsidR="00DE7310" w:rsidRPr="00DE77E3">
        <w:t xml:space="preserve">in supporting information Table </w:t>
      </w:r>
      <w:r w:rsidR="00DE7310" w:rsidRPr="00DE77E3">
        <w:rPr>
          <w:b/>
          <w:bCs/>
        </w:rPr>
        <w:t>S</w:t>
      </w:r>
      <w:r w:rsidR="00DE7310">
        <w:rPr>
          <w:b/>
          <w:bCs/>
        </w:rPr>
        <w:t>2</w:t>
      </w:r>
      <w:r w:rsidR="00DE7310" w:rsidRPr="00DE77E3">
        <w:t>).</w:t>
      </w:r>
      <w:r w:rsidR="00DE7310" w:rsidRPr="500F0B95">
        <w:rPr>
          <w:noProof/>
        </w:rPr>
        <w:t xml:space="preserve">  </w:t>
      </w:r>
    </w:p>
    <w:p w14:paraId="1A9804DA" w14:textId="0C583472"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w:t>
      </w:r>
      <w:r w:rsidR="00F52073" w:rsidRPr="500F0B95">
        <w:t xml:space="preserve">(details of incubator*system model </w:t>
      </w:r>
      <w:r w:rsidR="00F52073">
        <w:t xml:space="preserve">size effects </w:t>
      </w:r>
      <w:r w:rsidR="00F52073" w:rsidRPr="00DE77E3">
        <w:t xml:space="preserve">in supporting information </w:t>
      </w:r>
      <w:r w:rsidR="00F52073">
        <w:rPr>
          <w:bCs/>
        </w:rPr>
        <w:t xml:space="preserve">Table </w:t>
      </w:r>
      <w:r w:rsidR="00F52073" w:rsidRPr="002B1945">
        <w:rPr>
          <w:b/>
        </w:rPr>
        <w:t>S</w:t>
      </w:r>
      <w:r w:rsidR="00F52073">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summer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ir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42C122AC"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32A0E2A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15"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A9E18A"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9CD8286"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seed germination timing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026B25">
        <w:rPr>
          <w:lang w:eastAsia="ca-ES"/>
        </w:rPr>
        <w:t xml:space="preserve">potential </w:t>
      </w:r>
      <w:r w:rsidR="00BA60FF">
        <w:rPr>
          <w:lang w:eastAsia="ca-ES"/>
        </w:rPr>
        <w:t>strong implications in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between 60 and 45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w:t>
      </w:r>
      <w:r w:rsidR="00026B25">
        <w:rPr>
          <w:lang w:eastAsia="ca-ES"/>
        </w:rPr>
        <w:lastRenderedPageBreak/>
        <w:t xml:space="preserve">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300FF191" w14:textId="2A6EDF80" w:rsidR="007E6974" w:rsidRDefault="007E6974" w:rsidP="00023986">
      <w:pPr>
        <w:pStyle w:val="Ttulo2"/>
        <w:spacing w:line="360" w:lineRule="auto"/>
        <w:rPr>
          <w:lang w:eastAsia="ca-ES"/>
        </w:rPr>
      </w:pPr>
      <w:r w:rsidRPr="00F95F23">
        <w:rPr>
          <w:lang w:eastAsia="ca-ES"/>
        </w:rPr>
        <w:t>References</w:t>
      </w:r>
    </w:p>
    <w:p w14:paraId="17B9B5DB" w14:textId="7C8B6FA5" w:rsidR="00E11F4E" w:rsidRPr="00E11F4E" w:rsidRDefault="00A0468A" w:rsidP="00E11F4E">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11F4E" w:rsidRPr="00E11F4E">
        <w:rPr>
          <w:rFonts w:ascii="Calibri" w:hAnsi="Calibri" w:cs="Calibri"/>
          <w:noProof/>
        </w:rPr>
        <w:t xml:space="preserve">Agrawal, A. A., Conner, J. K. and Stinchcombe, J. R. (2004) ‘Evolution of plant resistance and tolerance to frost damage’, </w:t>
      </w:r>
      <w:r w:rsidR="00E11F4E" w:rsidRPr="00E11F4E">
        <w:rPr>
          <w:rFonts w:ascii="Calibri" w:hAnsi="Calibri" w:cs="Calibri"/>
          <w:i/>
          <w:iCs/>
          <w:noProof/>
        </w:rPr>
        <w:t>Ecology Letters</w:t>
      </w:r>
      <w:r w:rsidR="00E11F4E" w:rsidRPr="00E11F4E">
        <w:rPr>
          <w:rFonts w:ascii="Calibri" w:hAnsi="Calibri" w:cs="Calibri"/>
          <w:noProof/>
        </w:rPr>
        <w:t>, 7(12), pp. 1199–1208. doi: 10.1111/j.1461-0248.2004.00680.x.</w:t>
      </w:r>
    </w:p>
    <w:p w14:paraId="4A825BF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Baskin, C. C. and Baskin, J. M. (2014) </w:t>
      </w:r>
      <w:r w:rsidRPr="00E11F4E">
        <w:rPr>
          <w:rFonts w:ascii="Calibri" w:hAnsi="Calibri" w:cs="Calibri"/>
          <w:i/>
          <w:iCs/>
          <w:noProof/>
        </w:rPr>
        <w:t>Seeds. Ecology, Biogeography and Evolution of Dormancy and Germination</w:t>
      </w:r>
      <w:r w:rsidRPr="00E11F4E">
        <w:rPr>
          <w:rFonts w:ascii="Calibri" w:hAnsi="Calibri" w:cs="Calibri"/>
          <w:noProof/>
        </w:rPr>
        <w:t xml:space="preserve">. 2nd Editio, </w:t>
      </w:r>
      <w:r w:rsidRPr="00E11F4E">
        <w:rPr>
          <w:rFonts w:ascii="Calibri" w:hAnsi="Calibri" w:cs="Calibri"/>
          <w:i/>
          <w:iCs/>
          <w:noProof/>
        </w:rPr>
        <w:t>Seeds</w:t>
      </w:r>
      <w:r w:rsidRPr="00E11F4E">
        <w:rPr>
          <w:rFonts w:ascii="Calibri" w:hAnsi="Calibri" w:cs="Calibri"/>
          <w:noProof/>
        </w:rPr>
        <w:t>. 2nd Editio. San Diego, CA, USA: Academic Press. doi: 10.1016/B978-0-12-416677-6.00001-9.</w:t>
      </w:r>
    </w:p>
    <w:p w14:paraId="060FD30E"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Billings, W. D. and Mooney, H. A. (1968) ‘The ecology of arctic and alpine plants’, </w:t>
      </w:r>
      <w:r w:rsidRPr="00E11F4E">
        <w:rPr>
          <w:rFonts w:ascii="Calibri" w:hAnsi="Calibri" w:cs="Calibri"/>
          <w:i/>
          <w:iCs/>
          <w:noProof/>
        </w:rPr>
        <w:t>Biological Reviews</w:t>
      </w:r>
      <w:r w:rsidRPr="00E11F4E">
        <w:rPr>
          <w:rFonts w:ascii="Calibri" w:hAnsi="Calibri" w:cs="Calibri"/>
          <w:noProof/>
        </w:rPr>
        <w:t>, 43(4), pp. 481–529. doi: 10.1111/j.1469-185X.1968.tb00968.x.</w:t>
      </w:r>
    </w:p>
    <w:p w14:paraId="282060E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en Brink, H., Gremer, J. R. and Kokko, H. (2020) ‘Optimal germination timing in unpredictable environments: the importance of dormancy for both among- and within-season variation’, </w:t>
      </w:r>
      <w:r w:rsidRPr="00E11F4E">
        <w:rPr>
          <w:rFonts w:ascii="Calibri" w:hAnsi="Calibri" w:cs="Calibri"/>
          <w:i/>
          <w:iCs/>
          <w:noProof/>
        </w:rPr>
        <w:t>Ecology Letters</w:t>
      </w:r>
      <w:r w:rsidRPr="00E11F4E">
        <w:rPr>
          <w:rFonts w:ascii="Calibri" w:hAnsi="Calibri" w:cs="Calibri"/>
          <w:noProof/>
        </w:rPr>
        <w:t>, 23(4), pp. 620–630. doi: 10.1111/ele.13461.</w:t>
      </w:r>
    </w:p>
    <w:p w14:paraId="7D326D2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11F4E">
        <w:rPr>
          <w:rFonts w:ascii="Calibri" w:hAnsi="Calibri" w:cs="Calibri"/>
          <w:i/>
          <w:iCs/>
          <w:noProof/>
        </w:rPr>
        <w:t>Plant Ecology</w:t>
      </w:r>
      <w:r w:rsidRPr="00E11F4E">
        <w:rPr>
          <w:rFonts w:ascii="Calibri" w:hAnsi="Calibri" w:cs="Calibri"/>
          <w:noProof/>
        </w:rPr>
        <w:t>, 149(1), pp. 1–8. doi: 10.1023/A:1009802806674.</w:t>
      </w:r>
    </w:p>
    <w:p w14:paraId="12939A2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ecker, K. L. M. </w:t>
      </w:r>
      <w:r w:rsidRPr="00E11F4E">
        <w:rPr>
          <w:rFonts w:ascii="Calibri" w:hAnsi="Calibri" w:cs="Calibri"/>
          <w:i/>
          <w:iCs/>
          <w:noProof/>
        </w:rPr>
        <w:t>et al.</w:t>
      </w:r>
      <w:r w:rsidRPr="00E11F4E">
        <w:rPr>
          <w:rFonts w:ascii="Calibri" w:hAnsi="Calibri" w:cs="Calibri"/>
          <w:noProof/>
        </w:rPr>
        <w:t xml:space="preserve"> (2003) ‘Snow Removal and Ambient Air Temperature Effects of Forest </w:t>
      </w:r>
      <w:r w:rsidRPr="00E11F4E">
        <w:rPr>
          <w:rFonts w:ascii="Calibri" w:hAnsi="Calibri" w:cs="Calibri"/>
          <w:noProof/>
        </w:rPr>
        <w:lastRenderedPageBreak/>
        <w:t xml:space="preserve">Soil Temperatures in Northern Vermont’, </w:t>
      </w:r>
      <w:r w:rsidRPr="00E11F4E">
        <w:rPr>
          <w:rFonts w:ascii="Calibri" w:hAnsi="Calibri" w:cs="Calibri"/>
          <w:i/>
          <w:iCs/>
          <w:noProof/>
        </w:rPr>
        <w:t>Soil Science Society of America Journal</w:t>
      </w:r>
      <w:r w:rsidRPr="00E11F4E">
        <w:rPr>
          <w:rFonts w:ascii="Calibri" w:hAnsi="Calibri" w:cs="Calibri"/>
          <w:noProof/>
        </w:rPr>
        <w:t>, 67(5), pp. 1629–1629. doi: 10.2136/sssaj2003.1629.</w:t>
      </w:r>
    </w:p>
    <w:p w14:paraId="438DFAE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2002) ‘Germination Timing Influences Natural Selection on Life-History Characters in Arabidopsis thaliana’, </w:t>
      </w:r>
      <w:r w:rsidRPr="00E11F4E">
        <w:rPr>
          <w:rFonts w:ascii="Calibri" w:hAnsi="Calibri" w:cs="Calibri"/>
          <w:i/>
          <w:iCs/>
          <w:noProof/>
        </w:rPr>
        <w:t>Ecology</w:t>
      </w:r>
      <w:r w:rsidRPr="00E11F4E">
        <w:rPr>
          <w:rFonts w:ascii="Calibri" w:hAnsi="Calibri" w:cs="Calibri"/>
          <w:noProof/>
        </w:rPr>
        <w:t>, 83(4), pp. 1006–1016.</w:t>
      </w:r>
    </w:p>
    <w:p w14:paraId="38E01C6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2005) ‘Seeds and seasons: interpreting germination timing in the field’, </w:t>
      </w:r>
      <w:r w:rsidRPr="00E11F4E">
        <w:rPr>
          <w:rFonts w:ascii="Calibri" w:hAnsi="Calibri" w:cs="Calibri"/>
          <w:i/>
          <w:iCs/>
          <w:noProof/>
        </w:rPr>
        <w:t>Seed Science Research</w:t>
      </w:r>
      <w:r w:rsidRPr="00E11F4E">
        <w:rPr>
          <w:rFonts w:ascii="Calibri" w:hAnsi="Calibri" w:cs="Calibri"/>
          <w:noProof/>
        </w:rPr>
        <w:t>, 15(3), pp. 175–187. doi: 10.1079/ssr2005208.</w:t>
      </w:r>
    </w:p>
    <w:p w14:paraId="08AD9D9E"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onohue, K. </w:t>
      </w:r>
      <w:r w:rsidRPr="00E11F4E">
        <w:rPr>
          <w:rFonts w:ascii="Calibri" w:hAnsi="Calibri" w:cs="Calibri"/>
          <w:i/>
          <w:iCs/>
          <w:noProof/>
        </w:rPr>
        <w:t>et al.</w:t>
      </w:r>
      <w:r w:rsidRPr="00E11F4E">
        <w:rPr>
          <w:rFonts w:ascii="Calibri" w:hAnsi="Calibri" w:cs="Calibri"/>
          <w:noProof/>
        </w:rPr>
        <w:t xml:space="preserve"> (2010) ‘Germination, postgermination adaptation, and species ecological ranges’, </w:t>
      </w:r>
      <w:r w:rsidRPr="00E11F4E">
        <w:rPr>
          <w:rFonts w:ascii="Calibri" w:hAnsi="Calibri" w:cs="Calibri"/>
          <w:i/>
          <w:iCs/>
          <w:noProof/>
        </w:rPr>
        <w:t>Annual Review of Ecology, Evolution, and Systematics</w:t>
      </w:r>
      <w:r w:rsidRPr="00E11F4E">
        <w:rPr>
          <w:rFonts w:ascii="Calibri" w:hAnsi="Calibri" w:cs="Calibri"/>
          <w:noProof/>
        </w:rPr>
        <w:t>, 41, pp. 293–319. doi: 10.1146/annurev-ecolsys-102209-144715.</w:t>
      </w:r>
    </w:p>
    <w:p w14:paraId="07846AD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rescher, M. (2014) ‘Snow cover manipulations and passive warming affect post-winter seed germination: A case study of three cold-temperate tree species’, </w:t>
      </w:r>
      <w:r w:rsidRPr="00E11F4E">
        <w:rPr>
          <w:rFonts w:ascii="Calibri" w:hAnsi="Calibri" w:cs="Calibri"/>
          <w:i/>
          <w:iCs/>
          <w:noProof/>
        </w:rPr>
        <w:t>Climate Research</w:t>
      </w:r>
      <w:r w:rsidRPr="00E11F4E">
        <w:rPr>
          <w:rFonts w:ascii="Calibri" w:hAnsi="Calibri" w:cs="Calibri"/>
          <w:noProof/>
        </w:rPr>
        <w:t>, 60(3), pp. 175–186. doi: 10.3354/cr01237.</w:t>
      </w:r>
    </w:p>
    <w:p w14:paraId="7E03E65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Drescher, M. and Thomas, S. C. (2013) ‘Snow cover manipulations alter survival of early life stages of cold-temperate tree species’, </w:t>
      </w:r>
      <w:r w:rsidRPr="00E11F4E">
        <w:rPr>
          <w:rFonts w:ascii="Calibri" w:hAnsi="Calibri" w:cs="Calibri"/>
          <w:i/>
          <w:iCs/>
          <w:noProof/>
        </w:rPr>
        <w:t>Oikos</w:t>
      </w:r>
      <w:r w:rsidRPr="00E11F4E">
        <w:rPr>
          <w:rFonts w:ascii="Calibri" w:hAnsi="Calibri" w:cs="Calibri"/>
          <w:noProof/>
        </w:rPr>
        <w:t>, 122(4), pp. 541–554. doi: 10.1111/j.1600-0706.2012.20642.x.</w:t>
      </w:r>
    </w:p>
    <w:p w14:paraId="76A96E5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Fernández-Pascual, E.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17) ‘Comparative seed germination traits in alpine and subalpine grasslands: higher elevations are associated with warmer germination temperatures’, </w:t>
      </w:r>
      <w:r w:rsidRPr="00E11F4E">
        <w:rPr>
          <w:rFonts w:ascii="Calibri" w:hAnsi="Calibri" w:cs="Calibri"/>
          <w:i/>
          <w:iCs/>
          <w:noProof/>
        </w:rPr>
        <w:t>Plant Biology</w:t>
      </w:r>
      <w:r w:rsidRPr="00E11F4E">
        <w:rPr>
          <w:rFonts w:ascii="Calibri" w:hAnsi="Calibri" w:cs="Calibri"/>
          <w:noProof/>
        </w:rPr>
        <w:t>, 19(1), pp. 32–40. doi: 10.1111/plb.12472.</w:t>
      </w:r>
    </w:p>
    <w:p w14:paraId="5CFA5FC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Fernández-Pascual, E.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21) ‘The seed germination spectrum of alpine plants: a global meta-analysis’, </w:t>
      </w:r>
      <w:r w:rsidRPr="00E11F4E">
        <w:rPr>
          <w:rFonts w:ascii="Calibri" w:hAnsi="Calibri" w:cs="Calibri"/>
          <w:i/>
          <w:iCs/>
          <w:noProof/>
        </w:rPr>
        <w:t>New Phytologist</w:t>
      </w:r>
      <w:r w:rsidRPr="00E11F4E">
        <w:rPr>
          <w:rFonts w:ascii="Calibri" w:hAnsi="Calibri" w:cs="Calibri"/>
          <w:noProof/>
        </w:rPr>
        <w:t>, 229(6), pp. 3573–3586. doi: 10.1111/nph.17086.</w:t>
      </w:r>
    </w:p>
    <w:p w14:paraId="0C388E3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Frei, P. </w:t>
      </w:r>
      <w:r w:rsidRPr="00E11F4E">
        <w:rPr>
          <w:rFonts w:ascii="Calibri" w:hAnsi="Calibri" w:cs="Calibri"/>
          <w:i/>
          <w:iCs/>
          <w:noProof/>
        </w:rPr>
        <w:t>et al.</w:t>
      </w:r>
      <w:r w:rsidRPr="00E11F4E">
        <w:rPr>
          <w:rFonts w:ascii="Calibri" w:hAnsi="Calibri" w:cs="Calibri"/>
          <w:noProof/>
        </w:rPr>
        <w:t xml:space="preserve"> (2018) ‘Future snowfall in the Alps: Projections based on the EURO-CORDEX regional climate models’, </w:t>
      </w:r>
      <w:r w:rsidRPr="00E11F4E">
        <w:rPr>
          <w:rFonts w:ascii="Calibri" w:hAnsi="Calibri" w:cs="Calibri"/>
          <w:i/>
          <w:iCs/>
          <w:noProof/>
        </w:rPr>
        <w:t>Cryosphere</w:t>
      </w:r>
      <w:r w:rsidRPr="00E11F4E">
        <w:rPr>
          <w:rFonts w:ascii="Calibri" w:hAnsi="Calibri" w:cs="Calibri"/>
          <w:noProof/>
        </w:rPr>
        <w:t>, 12(1), pp. 1–24. doi: 10.5194/tc-12-1-2018.</w:t>
      </w:r>
    </w:p>
    <w:p w14:paraId="70B392D0"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erdol, R. </w:t>
      </w:r>
      <w:r w:rsidRPr="00E11F4E">
        <w:rPr>
          <w:rFonts w:ascii="Calibri" w:hAnsi="Calibri" w:cs="Calibri"/>
          <w:i/>
          <w:iCs/>
          <w:noProof/>
        </w:rPr>
        <w:t>et al.</w:t>
      </w:r>
      <w:r w:rsidRPr="00E11F4E">
        <w:rPr>
          <w:rFonts w:ascii="Calibri" w:hAnsi="Calibri" w:cs="Calibri"/>
          <w:noProof/>
        </w:rPr>
        <w:t xml:space="preserve"> (2013) ‘Advanced snowmelt affects vegetative growth and sexual reproduction of Vaccinium myrtillus in a sub-alpine heath’, </w:t>
      </w:r>
      <w:r w:rsidRPr="00E11F4E">
        <w:rPr>
          <w:rFonts w:ascii="Calibri" w:hAnsi="Calibri" w:cs="Calibri"/>
          <w:i/>
          <w:iCs/>
          <w:noProof/>
        </w:rPr>
        <w:t>Journal of Vegetation Science</w:t>
      </w:r>
      <w:r w:rsidRPr="00E11F4E">
        <w:rPr>
          <w:rFonts w:ascii="Calibri" w:hAnsi="Calibri" w:cs="Calibri"/>
          <w:noProof/>
        </w:rPr>
        <w:t>, 24(3), pp. 569–579. doi: 10.1111/j.1654-1103.2012.01472.x.</w:t>
      </w:r>
    </w:p>
    <w:p w14:paraId="34142B6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Giménez-Benavides, L.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18) ‘How does climate change affect regeneration of Mediterranean high-mountain plants? An integration and synthesis of current knowledge’, </w:t>
      </w:r>
      <w:r w:rsidRPr="00E11F4E">
        <w:rPr>
          <w:rFonts w:ascii="Calibri" w:hAnsi="Calibri" w:cs="Calibri"/>
          <w:i/>
          <w:iCs/>
          <w:noProof/>
        </w:rPr>
        <w:t>Plant Biology</w:t>
      </w:r>
      <w:r w:rsidRPr="00E11F4E">
        <w:rPr>
          <w:rFonts w:ascii="Calibri" w:hAnsi="Calibri" w:cs="Calibri"/>
          <w:noProof/>
        </w:rPr>
        <w:t>, 20, pp. 50–62. doi: 10.1111/plb.12643.</w:t>
      </w:r>
    </w:p>
    <w:p w14:paraId="04D2C3C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iménez-Benavides, L., Escudero, A. and Pérez-García, F. (2005) ‘Seed germination of high mountain Mediterranean species: Altitudinal, interpopulation and interannual variability’, </w:t>
      </w:r>
      <w:r w:rsidRPr="00E11F4E">
        <w:rPr>
          <w:rFonts w:ascii="Calibri" w:hAnsi="Calibri" w:cs="Calibri"/>
          <w:i/>
          <w:iCs/>
          <w:noProof/>
        </w:rPr>
        <w:lastRenderedPageBreak/>
        <w:t>Ecological Research</w:t>
      </w:r>
      <w:r w:rsidRPr="00E11F4E">
        <w:rPr>
          <w:rFonts w:ascii="Calibri" w:hAnsi="Calibri" w:cs="Calibri"/>
          <w:noProof/>
        </w:rPr>
        <w:t>, 20(4), pp. 433–444. doi: 10.1007/s11284-005-0059-4.</w:t>
      </w:r>
    </w:p>
    <w:p w14:paraId="24AE42B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aham, E. </w:t>
      </w:r>
      <w:r w:rsidRPr="00E11F4E">
        <w:rPr>
          <w:rFonts w:ascii="Calibri" w:hAnsi="Calibri" w:cs="Calibri"/>
          <w:i/>
          <w:iCs/>
          <w:noProof/>
        </w:rPr>
        <w:t>et al.</w:t>
      </w:r>
      <w:r w:rsidRPr="00E11F4E">
        <w:rPr>
          <w:rFonts w:ascii="Calibri" w:hAnsi="Calibri" w:cs="Calibri"/>
          <w:noProof/>
        </w:rPr>
        <w:t xml:space="preserve"> (2012) ‘Fine-scale patterns of soil and plant surface temperatures in an alpine fellfield habitat, white mountains, California’, </w:t>
      </w:r>
      <w:r w:rsidRPr="00E11F4E">
        <w:rPr>
          <w:rFonts w:ascii="Calibri" w:hAnsi="Calibri" w:cs="Calibri"/>
          <w:i/>
          <w:iCs/>
          <w:noProof/>
        </w:rPr>
        <w:t>Arctic, Antarctic, and Alpine Research</w:t>
      </w:r>
      <w:r w:rsidRPr="00E11F4E">
        <w:rPr>
          <w:rFonts w:ascii="Calibri" w:hAnsi="Calibri" w:cs="Calibri"/>
          <w:noProof/>
        </w:rPr>
        <w:t>, 44(3), pp. 288–295. doi: 10.1657/1938-4246-44.3.288.</w:t>
      </w:r>
    </w:p>
    <w:p w14:paraId="4C429656"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aham, J. K., Smith, M. L. and Simons, A. M. (2014) ‘Experimental evolution of bet hedging under manipulated environmental uncertainty in Neurospora Crassa’, </w:t>
      </w:r>
      <w:r w:rsidRPr="00E11F4E">
        <w:rPr>
          <w:rFonts w:ascii="Calibri" w:hAnsi="Calibri" w:cs="Calibri"/>
          <w:i/>
          <w:iCs/>
          <w:noProof/>
        </w:rPr>
        <w:t>Proceedings of the Royal Society B: Biological Sciences</w:t>
      </w:r>
      <w:r w:rsidRPr="00E11F4E">
        <w:rPr>
          <w:rFonts w:ascii="Calibri" w:hAnsi="Calibri" w:cs="Calibri"/>
          <w:noProof/>
        </w:rPr>
        <w:t>, 281(1787). doi: 10.1098/rspb.2014.0706.</w:t>
      </w:r>
    </w:p>
    <w:p w14:paraId="318E46F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emer, J. R. </w:t>
      </w:r>
      <w:r w:rsidRPr="00E11F4E">
        <w:rPr>
          <w:rFonts w:ascii="Calibri" w:hAnsi="Calibri" w:cs="Calibri"/>
          <w:i/>
          <w:iCs/>
          <w:noProof/>
        </w:rPr>
        <w:t>et al.</w:t>
      </w:r>
      <w:r w:rsidRPr="00E11F4E">
        <w:rPr>
          <w:rFonts w:ascii="Calibri" w:hAnsi="Calibri" w:cs="Calibri"/>
          <w:noProof/>
        </w:rPr>
        <w:t xml:space="preserve"> (2020) ‘Variation in the seasonal germination niche across an elevational gradient: the role of germination cueing in current and future climates’, </w:t>
      </w:r>
      <w:r w:rsidRPr="00E11F4E">
        <w:rPr>
          <w:rFonts w:ascii="Calibri" w:hAnsi="Calibri" w:cs="Calibri"/>
          <w:i/>
          <w:iCs/>
          <w:noProof/>
        </w:rPr>
        <w:t>American Journal of Botany</w:t>
      </w:r>
      <w:r w:rsidRPr="00E11F4E">
        <w:rPr>
          <w:rFonts w:ascii="Calibri" w:hAnsi="Calibri" w:cs="Calibri"/>
          <w:noProof/>
        </w:rPr>
        <w:t>, 107(2), pp. 350–363. doi: 10.1002/ajb2.1425.</w:t>
      </w:r>
    </w:p>
    <w:p w14:paraId="3A4671B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Gremer, J. R. and Venable, D. L. (2014) ‘Bet hedging in desert winter annual plants: Optimal germination strategies in a variable environment’, </w:t>
      </w:r>
      <w:r w:rsidRPr="00E11F4E">
        <w:rPr>
          <w:rFonts w:ascii="Calibri" w:hAnsi="Calibri" w:cs="Calibri"/>
          <w:i/>
          <w:iCs/>
          <w:noProof/>
        </w:rPr>
        <w:t>Ecology Letters</w:t>
      </w:r>
      <w:r w:rsidRPr="00E11F4E">
        <w:rPr>
          <w:rFonts w:ascii="Calibri" w:hAnsi="Calibri" w:cs="Calibri"/>
          <w:noProof/>
        </w:rPr>
        <w:t>, 17(3), pp. 380–387. doi: 10.1111/ele.12241.</w:t>
      </w:r>
    </w:p>
    <w:p w14:paraId="3B8635F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adfield, J. D. (2010) ‘MCMCglmm: MCMC Methods for Multi-Response GLMMs in R’, </w:t>
      </w:r>
      <w:r w:rsidRPr="00E11F4E">
        <w:rPr>
          <w:rFonts w:ascii="Calibri" w:hAnsi="Calibri" w:cs="Calibri"/>
          <w:i/>
          <w:iCs/>
          <w:noProof/>
        </w:rPr>
        <w:t>Journal of Statistical Software</w:t>
      </w:r>
      <w:r w:rsidRPr="00E11F4E">
        <w:rPr>
          <w:rFonts w:ascii="Calibri" w:hAnsi="Calibri" w:cs="Calibri"/>
          <w:noProof/>
        </w:rPr>
        <w:t>, 33(2), pp. 1–22. Available at: http://www.jstatsoft.org/.</w:t>
      </w:r>
    </w:p>
    <w:p w14:paraId="26D19B4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opp, R. J. (1974) ‘Plant Phenology Observation Networks’, in Lieth, H. (ed.) </w:t>
      </w:r>
      <w:r w:rsidRPr="00E11F4E">
        <w:rPr>
          <w:rFonts w:ascii="Calibri" w:hAnsi="Calibri" w:cs="Calibri"/>
          <w:i/>
          <w:iCs/>
          <w:noProof/>
        </w:rPr>
        <w:t>Phenology and Seasonality Modeling. Ecological Studies, vol 8.</w:t>
      </w:r>
      <w:r w:rsidRPr="00E11F4E">
        <w:rPr>
          <w:rFonts w:ascii="Calibri" w:hAnsi="Calibri" w:cs="Calibri"/>
          <w:noProof/>
        </w:rPr>
        <w:t xml:space="preserve"> Berlin, Heidelberg: Springer. doi: https://doi.org/10.1007/978-3-642-51863-8_3.</w:t>
      </w:r>
    </w:p>
    <w:p w14:paraId="523DC18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Hoyle, G. L.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15) ‘Seed germination strategies: An evolutionary trajectory independent of vegetative functional traits’, </w:t>
      </w:r>
      <w:r w:rsidRPr="00E11F4E">
        <w:rPr>
          <w:rFonts w:ascii="Calibri" w:hAnsi="Calibri" w:cs="Calibri"/>
          <w:i/>
          <w:iCs/>
          <w:noProof/>
        </w:rPr>
        <w:t>Frontiers in Plant Science</w:t>
      </w:r>
      <w:r w:rsidRPr="00E11F4E">
        <w:rPr>
          <w:rFonts w:ascii="Calibri" w:hAnsi="Calibri" w:cs="Calibri"/>
          <w:noProof/>
        </w:rPr>
        <w:t>, 6(OCTOBER), pp. 1–13. doi: 10.3389/fpls.2015.00731.</w:t>
      </w:r>
    </w:p>
    <w:p w14:paraId="2635A19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Huang, Z. </w:t>
      </w:r>
      <w:r w:rsidRPr="00E11F4E">
        <w:rPr>
          <w:rFonts w:ascii="Calibri" w:hAnsi="Calibri" w:cs="Calibri"/>
          <w:i/>
          <w:iCs/>
          <w:noProof/>
        </w:rPr>
        <w:t>et al.</w:t>
      </w:r>
      <w:r w:rsidRPr="00E11F4E">
        <w:rPr>
          <w:rFonts w:ascii="Calibri" w:hAnsi="Calibri" w:cs="Calibri"/>
          <w:noProof/>
        </w:rPr>
        <w:t xml:space="preserve"> (2016) ‘The contribution of germination functional traits to population dynamics of a desert plant community’, </w:t>
      </w:r>
      <w:r w:rsidRPr="00E11F4E">
        <w:rPr>
          <w:rFonts w:ascii="Calibri" w:hAnsi="Calibri" w:cs="Calibri"/>
          <w:i/>
          <w:iCs/>
          <w:noProof/>
        </w:rPr>
        <w:t>Ecology</w:t>
      </w:r>
      <w:r w:rsidRPr="00E11F4E">
        <w:rPr>
          <w:rFonts w:ascii="Calibri" w:hAnsi="Calibri" w:cs="Calibri"/>
          <w:noProof/>
        </w:rPr>
        <w:t>, 97(1), pp. 250–261. doi: 10.1890/15-0744.1.</w:t>
      </w:r>
    </w:p>
    <w:p w14:paraId="728435D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Jiménez-Alfaro, B.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21) ‘Checklist of the vascular plants of the Cantabrian Mountains’, </w:t>
      </w:r>
      <w:r w:rsidRPr="00E11F4E">
        <w:rPr>
          <w:rFonts w:ascii="Calibri" w:hAnsi="Calibri" w:cs="Calibri"/>
          <w:i/>
          <w:iCs/>
          <w:noProof/>
        </w:rPr>
        <w:t>Mediterranean Botany</w:t>
      </w:r>
      <w:r w:rsidRPr="00E11F4E">
        <w:rPr>
          <w:rFonts w:ascii="Calibri" w:hAnsi="Calibri" w:cs="Calibri"/>
          <w:noProof/>
        </w:rPr>
        <w:t>, 42, pp. 1–60. doi: 10.5209/MBOT.74570.</w:t>
      </w:r>
    </w:p>
    <w:p w14:paraId="5512E7E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Jiménez-Alfaro, B.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24) ‘Journal of Vegetation Science Spatiotemporal patterns of microclimatic buffering in relict alpine communities’, </w:t>
      </w:r>
      <w:r w:rsidRPr="00E11F4E">
        <w:rPr>
          <w:rFonts w:ascii="Calibri" w:hAnsi="Calibri" w:cs="Calibri"/>
          <w:i/>
          <w:iCs/>
          <w:noProof/>
        </w:rPr>
        <w:t>Journal of Vegeta</w:t>
      </w:r>
      <w:r w:rsidRPr="00E11F4E">
        <w:rPr>
          <w:rFonts w:ascii="Calibri" w:hAnsi="Calibri" w:cs="Calibri"/>
          <w:noProof/>
        </w:rPr>
        <w:t>, (July 2023). doi: 10.1111/jvs.13242.</w:t>
      </w:r>
    </w:p>
    <w:p w14:paraId="51575E8F"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Jin, Y. and Qian, H. (2019) ‘V.PhyloMaker: an R package that can generate very large phylogenies for vascular plants’, </w:t>
      </w:r>
      <w:r w:rsidRPr="00E11F4E">
        <w:rPr>
          <w:rFonts w:ascii="Calibri" w:hAnsi="Calibri" w:cs="Calibri"/>
          <w:i/>
          <w:iCs/>
          <w:noProof/>
        </w:rPr>
        <w:t>Ecography</w:t>
      </w:r>
      <w:r w:rsidRPr="00E11F4E">
        <w:rPr>
          <w:rFonts w:ascii="Calibri" w:hAnsi="Calibri" w:cs="Calibri"/>
          <w:noProof/>
        </w:rPr>
        <w:t>, 42(8), pp. 1353–1359. doi: 10.1111/ecog.04434.</w:t>
      </w:r>
    </w:p>
    <w:p w14:paraId="1FD3856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lastRenderedPageBreak/>
        <w:t xml:space="preserve">Karger, D. N. </w:t>
      </w:r>
      <w:r w:rsidRPr="00E11F4E">
        <w:rPr>
          <w:rFonts w:ascii="Calibri" w:hAnsi="Calibri" w:cs="Calibri"/>
          <w:i/>
          <w:iCs/>
          <w:noProof/>
        </w:rPr>
        <w:t>et al.</w:t>
      </w:r>
      <w:r w:rsidRPr="00E11F4E">
        <w:rPr>
          <w:rFonts w:ascii="Calibri" w:hAnsi="Calibri" w:cs="Calibri"/>
          <w:noProof/>
        </w:rPr>
        <w:t xml:space="preserve"> (2017) ‘Climatologies at high resolution for the earth’s land surface areas’, </w:t>
      </w:r>
      <w:r w:rsidRPr="00E11F4E">
        <w:rPr>
          <w:rFonts w:ascii="Calibri" w:hAnsi="Calibri" w:cs="Calibri"/>
          <w:i/>
          <w:iCs/>
          <w:noProof/>
        </w:rPr>
        <w:t>Scientific Data</w:t>
      </w:r>
      <w:r w:rsidRPr="00E11F4E">
        <w:rPr>
          <w:rFonts w:ascii="Calibri" w:hAnsi="Calibri" w:cs="Calibri"/>
          <w:noProof/>
        </w:rPr>
        <w:t>, 4, pp. 1–20. doi: 10.1038/sdata.2017.122.</w:t>
      </w:r>
    </w:p>
    <w:p w14:paraId="10B1275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eck, F. </w:t>
      </w:r>
      <w:r w:rsidRPr="00E11F4E">
        <w:rPr>
          <w:rFonts w:ascii="Calibri" w:hAnsi="Calibri" w:cs="Calibri"/>
          <w:i/>
          <w:iCs/>
          <w:noProof/>
        </w:rPr>
        <w:t>et al.</w:t>
      </w:r>
      <w:r w:rsidRPr="00E11F4E">
        <w:rPr>
          <w:rFonts w:ascii="Calibri" w:hAnsi="Calibri" w:cs="Calibri"/>
          <w:noProof/>
        </w:rPr>
        <w:t xml:space="preserve"> (2016) ‘phylosignal: an R package to measure, test, and explore the phylogenetic signal’, </w:t>
      </w:r>
      <w:r w:rsidRPr="00E11F4E">
        <w:rPr>
          <w:rFonts w:ascii="Calibri" w:hAnsi="Calibri" w:cs="Calibri"/>
          <w:i/>
          <w:iCs/>
          <w:noProof/>
        </w:rPr>
        <w:t>Ecology and Evolution</w:t>
      </w:r>
      <w:r w:rsidRPr="00E11F4E">
        <w:rPr>
          <w:rFonts w:ascii="Calibri" w:hAnsi="Calibri" w:cs="Calibri"/>
          <w:noProof/>
        </w:rPr>
        <w:t>, 6(9), pp. 2774–2780. doi: 10.1002/ece3.2051.</w:t>
      </w:r>
    </w:p>
    <w:p w14:paraId="773E2E0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imball, S. </w:t>
      </w:r>
      <w:r w:rsidRPr="00E11F4E">
        <w:rPr>
          <w:rFonts w:ascii="Calibri" w:hAnsi="Calibri" w:cs="Calibri"/>
          <w:i/>
          <w:iCs/>
          <w:noProof/>
        </w:rPr>
        <w:t>et al.</w:t>
      </w:r>
      <w:r w:rsidRPr="00E11F4E">
        <w:rPr>
          <w:rFonts w:ascii="Calibri" w:hAnsi="Calibri" w:cs="Calibri"/>
          <w:noProof/>
        </w:rPr>
        <w:t xml:space="preserve"> (2011) ‘Differences in the timing of germination and reproduction relate to growth physiology and population dynamics of sonoran desert winter annuals’, </w:t>
      </w:r>
      <w:r w:rsidRPr="00E11F4E">
        <w:rPr>
          <w:rFonts w:ascii="Calibri" w:hAnsi="Calibri" w:cs="Calibri"/>
          <w:i/>
          <w:iCs/>
          <w:noProof/>
        </w:rPr>
        <w:t>American Journal of Botany</w:t>
      </w:r>
      <w:r w:rsidRPr="00E11F4E">
        <w:rPr>
          <w:rFonts w:ascii="Calibri" w:hAnsi="Calibri" w:cs="Calibri"/>
          <w:noProof/>
        </w:rPr>
        <w:t>, 98(11), pp. 1773–1781. doi: 10.3732/ajb.1100034.</w:t>
      </w:r>
    </w:p>
    <w:p w14:paraId="2778E06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Körner, C. (2021) </w:t>
      </w:r>
      <w:r w:rsidRPr="00E11F4E">
        <w:rPr>
          <w:rFonts w:ascii="Calibri" w:hAnsi="Calibri" w:cs="Calibri"/>
          <w:i/>
          <w:iCs/>
          <w:noProof/>
        </w:rPr>
        <w:t>Alpine Plant Life</w:t>
      </w:r>
      <w:r w:rsidRPr="00E11F4E">
        <w:rPr>
          <w:rFonts w:ascii="Calibri" w:hAnsi="Calibri" w:cs="Calibri"/>
          <w:noProof/>
        </w:rPr>
        <w:t>. 3rd edn. Edited by Springer Nature Switzerland AG 2021. Springer Cham. doi: 10.1007/978-3-030-59538-8.</w:t>
      </w:r>
    </w:p>
    <w:p w14:paraId="634637E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Levine, J. M., Mceachern, A. K. and Cowan, C. (2011) ‘Seasonal timing of first rain storms affects rare plant population dynamics’, </w:t>
      </w:r>
      <w:r w:rsidRPr="00E11F4E">
        <w:rPr>
          <w:rFonts w:ascii="Calibri" w:hAnsi="Calibri" w:cs="Calibri"/>
          <w:i/>
          <w:iCs/>
          <w:noProof/>
        </w:rPr>
        <w:t>Ecology</w:t>
      </w:r>
      <w:r w:rsidRPr="00E11F4E">
        <w:rPr>
          <w:rFonts w:ascii="Calibri" w:hAnsi="Calibri" w:cs="Calibri"/>
          <w:noProof/>
        </w:rPr>
        <w:t>, 92(12), pp. 2236–2247.</w:t>
      </w:r>
    </w:p>
    <w:p w14:paraId="17DC246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 Pagel (1999) ‘Inferring the historical patterns of biological evolution’, </w:t>
      </w:r>
      <w:r w:rsidRPr="00E11F4E">
        <w:rPr>
          <w:rFonts w:ascii="Calibri" w:hAnsi="Calibri" w:cs="Calibri"/>
          <w:i/>
          <w:iCs/>
          <w:noProof/>
        </w:rPr>
        <w:t>Nature</w:t>
      </w:r>
      <w:r w:rsidRPr="00E11F4E">
        <w:rPr>
          <w:rFonts w:ascii="Calibri" w:hAnsi="Calibri" w:cs="Calibri"/>
          <w:noProof/>
        </w:rPr>
        <w:t>, 401(October), pp. 877–884.</w:t>
      </w:r>
    </w:p>
    <w:p w14:paraId="736DBB8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attana, E. </w:t>
      </w:r>
      <w:r w:rsidRPr="00E11F4E">
        <w:rPr>
          <w:rFonts w:ascii="Calibri" w:hAnsi="Calibri" w:cs="Calibri"/>
          <w:i/>
          <w:iCs/>
          <w:noProof/>
        </w:rPr>
        <w:t>et al.</w:t>
      </w:r>
      <w:r w:rsidRPr="00E11F4E">
        <w:rPr>
          <w:rFonts w:ascii="Calibri" w:hAnsi="Calibri" w:cs="Calibri"/>
          <w:noProof/>
        </w:rPr>
        <w:t xml:space="preserve"> (2022) ‘Climate change and plant regeneration from seeds in Mediterranean regions of the Northern Hemisphere’, in </w:t>
      </w:r>
      <w:r w:rsidRPr="00E11F4E">
        <w:rPr>
          <w:rFonts w:ascii="Calibri" w:hAnsi="Calibri" w:cs="Calibri"/>
          <w:i/>
          <w:iCs/>
          <w:noProof/>
        </w:rPr>
        <w:t>Plant Regeneration from Seeds A Global Warming Perspective</w:t>
      </w:r>
      <w:r w:rsidRPr="00E11F4E">
        <w:rPr>
          <w:rFonts w:ascii="Calibri" w:hAnsi="Calibri" w:cs="Calibri"/>
          <w:noProof/>
        </w:rPr>
        <w:t>. Academic Press, pp. 101–114.</w:t>
      </w:r>
    </w:p>
    <w:p w14:paraId="53BF9BF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09) ‘Germination requirements of the alpine endemic Silene elisabethae Jan: Effects of cold stratification, light and GA3’, </w:t>
      </w:r>
      <w:r w:rsidRPr="00E11F4E">
        <w:rPr>
          <w:rFonts w:ascii="Calibri" w:hAnsi="Calibri" w:cs="Calibri"/>
          <w:i/>
          <w:iCs/>
          <w:noProof/>
        </w:rPr>
        <w:t>Seed Science and Technology</w:t>
      </w:r>
      <w:r w:rsidRPr="00E11F4E">
        <w:rPr>
          <w:rFonts w:ascii="Calibri" w:hAnsi="Calibri" w:cs="Calibri"/>
          <w:noProof/>
        </w:rPr>
        <w:t>, 37(1), pp. 79–87. doi: 10.15258/sst.2009.37.1.10.</w:t>
      </w:r>
    </w:p>
    <w:p w14:paraId="78CEDA2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12) ‘Climate warming could shift the timing of seed germination in alpine plants’, </w:t>
      </w:r>
      <w:r w:rsidRPr="00E11F4E">
        <w:rPr>
          <w:rFonts w:ascii="Calibri" w:hAnsi="Calibri" w:cs="Calibri"/>
          <w:i/>
          <w:iCs/>
          <w:noProof/>
        </w:rPr>
        <w:t>Annals of Botany</w:t>
      </w:r>
      <w:r w:rsidRPr="00E11F4E">
        <w:rPr>
          <w:rFonts w:ascii="Calibri" w:hAnsi="Calibri" w:cs="Calibri"/>
          <w:noProof/>
        </w:rPr>
        <w:t>, 110(1), pp. 155–164. doi: 10.1093/aob/mcs097.</w:t>
      </w:r>
    </w:p>
    <w:p w14:paraId="3293BCF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w:t>
      </w:r>
      <w:r w:rsidRPr="00E11F4E">
        <w:rPr>
          <w:rFonts w:ascii="Calibri" w:hAnsi="Calibri" w:cs="Calibri"/>
          <w:i/>
          <w:iCs/>
          <w:noProof/>
        </w:rPr>
        <w:t>et al.</w:t>
      </w:r>
      <w:r w:rsidRPr="00E11F4E">
        <w:rPr>
          <w:rFonts w:ascii="Calibri" w:hAnsi="Calibri" w:cs="Calibri"/>
          <w:noProof/>
        </w:rPr>
        <w:t xml:space="preserve"> (2015) ‘Climate warming could increase recruitment success in glacier foreland plants’, </w:t>
      </w:r>
      <w:r w:rsidRPr="00E11F4E">
        <w:rPr>
          <w:rFonts w:ascii="Calibri" w:hAnsi="Calibri" w:cs="Calibri"/>
          <w:i/>
          <w:iCs/>
          <w:noProof/>
        </w:rPr>
        <w:t>Annals of Botany</w:t>
      </w:r>
      <w:r w:rsidRPr="00E11F4E">
        <w:rPr>
          <w:rFonts w:ascii="Calibri" w:hAnsi="Calibri" w:cs="Calibri"/>
          <w:noProof/>
        </w:rPr>
        <w:t>, 116(6), pp. 907–916. doi: 10.1093/aob/mcv101.</w:t>
      </w:r>
    </w:p>
    <w:p w14:paraId="68C555ED"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Mondoni, A., Jiménez-Alfaro, B. and Cavieres, L. A. (2022) ‘Effect of climate change on plant regeneration from seeds in the arctic and alpine biome’, in </w:t>
      </w:r>
      <w:r w:rsidRPr="00E11F4E">
        <w:rPr>
          <w:rFonts w:ascii="Calibri" w:hAnsi="Calibri" w:cs="Calibri"/>
          <w:i/>
          <w:iCs/>
          <w:noProof/>
        </w:rPr>
        <w:t>Plant Regeneration from Seeds</w:t>
      </w:r>
      <w:r w:rsidRPr="00E11F4E">
        <w:rPr>
          <w:rFonts w:ascii="Calibri" w:hAnsi="Calibri" w:cs="Calibri"/>
          <w:noProof/>
        </w:rPr>
        <w:t>. Academic Press.</w:t>
      </w:r>
    </w:p>
    <w:p w14:paraId="757E4B26"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Poschlod, P. </w:t>
      </w:r>
      <w:r w:rsidRPr="00E11F4E">
        <w:rPr>
          <w:rFonts w:ascii="Calibri" w:hAnsi="Calibri" w:cs="Calibri"/>
          <w:i/>
          <w:iCs/>
          <w:noProof/>
        </w:rPr>
        <w:t>et al.</w:t>
      </w:r>
      <w:r w:rsidRPr="00E11F4E">
        <w:rPr>
          <w:rFonts w:ascii="Calibri" w:hAnsi="Calibri" w:cs="Calibri"/>
          <w:noProof/>
        </w:rPr>
        <w:t xml:space="preserve"> (2013) </w:t>
      </w:r>
      <w:r w:rsidRPr="00E11F4E">
        <w:rPr>
          <w:rFonts w:ascii="Calibri" w:hAnsi="Calibri" w:cs="Calibri"/>
          <w:i/>
          <w:iCs/>
          <w:noProof/>
        </w:rPr>
        <w:t>Seed Ecology and Assembly Rules in Plant Communities</w:t>
      </w:r>
      <w:r w:rsidRPr="00E11F4E">
        <w:rPr>
          <w:rFonts w:ascii="Calibri" w:hAnsi="Calibri" w:cs="Calibri"/>
          <w:noProof/>
        </w:rPr>
        <w:t xml:space="preserve">, </w:t>
      </w:r>
      <w:r w:rsidRPr="00E11F4E">
        <w:rPr>
          <w:rFonts w:ascii="Calibri" w:hAnsi="Calibri" w:cs="Calibri"/>
          <w:i/>
          <w:iCs/>
          <w:noProof/>
        </w:rPr>
        <w:t>Vegetation Ecology: Second Edition</w:t>
      </w:r>
      <w:r w:rsidRPr="00E11F4E">
        <w:rPr>
          <w:rFonts w:ascii="Calibri" w:hAnsi="Calibri" w:cs="Calibri"/>
          <w:noProof/>
        </w:rPr>
        <w:t>. doi: 10.1002/9781118452592.ch6.</w:t>
      </w:r>
    </w:p>
    <w:p w14:paraId="0915D9C8"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R Hackathon et al. (2020) ‘phylobase: Base Package for Phylogenetic Structures and Comparative Data’. Available at: https://cran.r-project.org/package=phylobase.</w:t>
      </w:r>
    </w:p>
    <w:p w14:paraId="26509391"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lastRenderedPageBreak/>
        <w:t xml:space="preserve">Rosbakh, S. </w:t>
      </w:r>
      <w:r w:rsidRPr="00E11F4E">
        <w:rPr>
          <w:rFonts w:ascii="Calibri" w:hAnsi="Calibri" w:cs="Calibri"/>
          <w:i/>
          <w:iCs/>
          <w:noProof/>
        </w:rPr>
        <w:t>et al.</w:t>
      </w:r>
      <w:r w:rsidRPr="00E11F4E">
        <w:rPr>
          <w:rFonts w:ascii="Calibri" w:hAnsi="Calibri" w:cs="Calibri"/>
          <w:noProof/>
        </w:rPr>
        <w:t xml:space="preserve"> (2022) ‘Alpine plant communities differ in their seed germination requirements along a snowmelt gradient in the Caucasus’, </w:t>
      </w:r>
      <w:r w:rsidRPr="00E11F4E">
        <w:rPr>
          <w:rFonts w:ascii="Calibri" w:hAnsi="Calibri" w:cs="Calibri"/>
          <w:i/>
          <w:iCs/>
          <w:noProof/>
        </w:rPr>
        <w:t>Alpine Botany</w:t>
      </w:r>
      <w:r w:rsidRPr="00E11F4E">
        <w:rPr>
          <w:rFonts w:ascii="Calibri" w:hAnsi="Calibri" w:cs="Calibri"/>
          <w:noProof/>
        </w:rPr>
        <w:t>, 132(2), pp. 223–232. doi: 10.1007/s00035-022-00286-x.</w:t>
      </w:r>
    </w:p>
    <w:p w14:paraId="7C39E735"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Rosbakh, S. and Poschlod, P. (2015) ‘Initial temperature of seed germination as related to species occurrence along a temperature gradient’, </w:t>
      </w:r>
      <w:r w:rsidRPr="00E11F4E">
        <w:rPr>
          <w:rFonts w:ascii="Calibri" w:hAnsi="Calibri" w:cs="Calibri"/>
          <w:i/>
          <w:iCs/>
          <w:noProof/>
        </w:rPr>
        <w:t>Functional Ecology</w:t>
      </w:r>
      <w:r w:rsidRPr="00E11F4E">
        <w:rPr>
          <w:rFonts w:ascii="Calibri" w:hAnsi="Calibri" w:cs="Calibri"/>
          <w:noProof/>
        </w:rPr>
        <w:t>, 29(1), pp. 5–14. doi: 10.1111/1365-2435.12304.</w:t>
      </w:r>
    </w:p>
    <w:p w14:paraId="5467CBAC"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errer, D. and Körner, C. (2011) ‘Topographically controlled thermal-habitat differentiation buffers alpine plant diversity against climate warming’, </w:t>
      </w:r>
      <w:r w:rsidRPr="00E11F4E">
        <w:rPr>
          <w:rFonts w:ascii="Calibri" w:hAnsi="Calibri" w:cs="Calibri"/>
          <w:i/>
          <w:iCs/>
          <w:noProof/>
        </w:rPr>
        <w:t>Journal of Biogeography</w:t>
      </w:r>
      <w:r w:rsidRPr="00E11F4E">
        <w:rPr>
          <w:rFonts w:ascii="Calibri" w:hAnsi="Calibri" w:cs="Calibri"/>
          <w:noProof/>
        </w:rPr>
        <w:t>, 38, pp. 406–416. doi: https://doi.org/10.1111/j.1365-2699.2010.02407.x.</w:t>
      </w:r>
    </w:p>
    <w:p w14:paraId="2CFD6339"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w:t>
      </w:r>
      <w:r w:rsidRPr="00E11F4E">
        <w:rPr>
          <w:rFonts w:ascii="Calibri" w:hAnsi="Calibri" w:cs="Calibri"/>
          <w:i/>
          <w:iCs/>
          <w:noProof/>
        </w:rPr>
        <w:t>et al.</w:t>
      </w:r>
      <w:r w:rsidRPr="00E11F4E">
        <w:rPr>
          <w:rFonts w:ascii="Calibri" w:hAnsi="Calibri" w:cs="Calibri"/>
          <w:noProof/>
        </w:rPr>
        <w:t xml:space="preserve"> (2011) ‘Seed dormancy in alpine species’, </w:t>
      </w:r>
      <w:r w:rsidRPr="00E11F4E">
        <w:rPr>
          <w:rFonts w:ascii="Calibri" w:hAnsi="Calibri" w:cs="Calibri"/>
          <w:i/>
          <w:iCs/>
          <w:noProof/>
        </w:rPr>
        <w:t>Flora: Morphology, Distribution, Functional Ecology of Plants</w:t>
      </w:r>
      <w:r w:rsidRPr="00E11F4E">
        <w:rPr>
          <w:rFonts w:ascii="Calibri" w:hAnsi="Calibri" w:cs="Calibri"/>
          <w:noProof/>
        </w:rPr>
        <w:t>, 206(10), pp. 845–856. doi: 10.1016/j.flora.2011.05.001.</w:t>
      </w:r>
    </w:p>
    <w:p w14:paraId="0FD43E1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w:t>
      </w:r>
      <w:r w:rsidRPr="00E11F4E">
        <w:rPr>
          <w:rFonts w:ascii="Calibri" w:hAnsi="Calibri" w:cs="Calibri"/>
          <w:i/>
          <w:iCs/>
          <w:noProof/>
        </w:rPr>
        <w:t>et al.</w:t>
      </w:r>
      <w:r w:rsidRPr="00E11F4E">
        <w:rPr>
          <w:rFonts w:ascii="Calibri" w:hAnsi="Calibri" w:cs="Calibri"/>
          <w:noProof/>
        </w:rPr>
        <w:t xml:space="preserve"> (2012) ‘Correspondence of seed traits with niche position in glacier foreland succession’, </w:t>
      </w:r>
      <w:r w:rsidRPr="00E11F4E">
        <w:rPr>
          <w:rFonts w:ascii="Calibri" w:hAnsi="Calibri" w:cs="Calibri"/>
          <w:i/>
          <w:iCs/>
          <w:noProof/>
        </w:rPr>
        <w:t>Plant Ecology</w:t>
      </w:r>
      <w:r w:rsidRPr="00E11F4E">
        <w:rPr>
          <w:rFonts w:ascii="Calibri" w:hAnsi="Calibri" w:cs="Calibri"/>
          <w:noProof/>
        </w:rPr>
        <w:t>, 213(3), pp. 371–382. doi: 10.1007/s11258-011-9981-4.</w:t>
      </w:r>
    </w:p>
    <w:p w14:paraId="5C5F2E5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hwienbacher, E., Marcante, S. and Erschbamer, B. (2010) ‘Alpine species seed longevity in the soil in relation to seed size and shape - A 5-year burial experiment in the Central Alps’, </w:t>
      </w:r>
      <w:r w:rsidRPr="00E11F4E">
        <w:rPr>
          <w:rFonts w:ascii="Calibri" w:hAnsi="Calibri" w:cs="Calibri"/>
          <w:i/>
          <w:iCs/>
          <w:noProof/>
        </w:rPr>
        <w:t>Flora: Morphology, Distribution, Functional Ecology of Plants</w:t>
      </w:r>
      <w:r w:rsidRPr="00E11F4E">
        <w:rPr>
          <w:rFonts w:ascii="Calibri" w:hAnsi="Calibri" w:cs="Calibri"/>
          <w:noProof/>
        </w:rPr>
        <w:t>, 205(1), pp. 19–25. doi: 10.1016/j.flora.2008.10.007.</w:t>
      </w:r>
    </w:p>
    <w:p w14:paraId="4A823AC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cranton, K. and Amarasekare, P. (2017) ‘Predicting phenological shifts in a changing climate’, </w:t>
      </w:r>
      <w:r w:rsidRPr="00E11F4E">
        <w:rPr>
          <w:rFonts w:ascii="Calibri" w:hAnsi="Calibri" w:cs="Calibri"/>
          <w:i/>
          <w:iCs/>
          <w:noProof/>
        </w:rPr>
        <w:t>Proceedings of the National Academy of Sciences of the United States of America</w:t>
      </w:r>
      <w:r w:rsidRPr="00E11F4E">
        <w:rPr>
          <w:rFonts w:ascii="Calibri" w:hAnsi="Calibri" w:cs="Calibri"/>
          <w:noProof/>
        </w:rPr>
        <w:t>, 114(50), pp. 13212–13217. doi: 10.1073/pnas.1711221114.</w:t>
      </w:r>
    </w:p>
    <w:p w14:paraId="011545A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egrestin, J. </w:t>
      </w:r>
      <w:r w:rsidRPr="00E11F4E">
        <w:rPr>
          <w:rFonts w:ascii="Calibri" w:hAnsi="Calibri" w:cs="Calibri"/>
          <w:i/>
          <w:iCs/>
          <w:noProof/>
        </w:rPr>
        <w:t>et al.</w:t>
      </w:r>
      <w:r w:rsidRPr="00E11F4E">
        <w:rPr>
          <w:rFonts w:ascii="Calibri" w:hAnsi="Calibri" w:cs="Calibri"/>
          <w:noProof/>
        </w:rPr>
        <w:t xml:space="preserve"> (2018) ‘When is the best time to flower and disperse? A comparative analysis of plant reproductive phenology in the Mediterranean’, </w:t>
      </w:r>
      <w:r w:rsidRPr="00E11F4E">
        <w:rPr>
          <w:rFonts w:ascii="Calibri" w:hAnsi="Calibri" w:cs="Calibri"/>
          <w:i/>
          <w:iCs/>
          <w:noProof/>
        </w:rPr>
        <w:t>Functional Ecology</w:t>
      </w:r>
      <w:r w:rsidRPr="00E11F4E">
        <w:rPr>
          <w:rFonts w:ascii="Calibri" w:hAnsi="Calibri" w:cs="Calibri"/>
          <w:noProof/>
        </w:rPr>
        <w:t>, 32(7), pp. 1770–1783. doi: 10.1111/1365-2435.13098.</w:t>
      </w:r>
    </w:p>
    <w:p w14:paraId="281DBFF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egrestin, J., Navas, M. L. and Garnier, E. (2020) ‘Reproductive phenology as a dimension of the phenotypic space in 139 plant species from the Mediterranean’, </w:t>
      </w:r>
      <w:r w:rsidRPr="00E11F4E">
        <w:rPr>
          <w:rFonts w:ascii="Calibri" w:hAnsi="Calibri" w:cs="Calibri"/>
          <w:i/>
          <w:iCs/>
          <w:noProof/>
        </w:rPr>
        <w:t>New Phytologist</w:t>
      </w:r>
      <w:r w:rsidRPr="00E11F4E">
        <w:rPr>
          <w:rFonts w:ascii="Calibri" w:hAnsi="Calibri" w:cs="Calibri"/>
          <w:noProof/>
        </w:rPr>
        <w:t>, 225(2), pp. 740–753. doi: 10.1111/nph.16165.</w:t>
      </w:r>
    </w:p>
    <w:p w14:paraId="185ACF6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himono, Y. and Kudo, G. (2005) ‘Comparisons of germination traits of alpine plants between fellfield and snowbed habitats’, </w:t>
      </w:r>
      <w:r w:rsidRPr="00E11F4E">
        <w:rPr>
          <w:rFonts w:ascii="Calibri" w:hAnsi="Calibri" w:cs="Calibri"/>
          <w:i/>
          <w:iCs/>
          <w:noProof/>
        </w:rPr>
        <w:t>Ecological Research</w:t>
      </w:r>
      <w:r w:rsidRPr="00E11F4E">
        <w:rPr>
          <w:rFonts w:ascii="Calibri" w:hAnsi="Calibri" w:cs="Calibri"/>
          <w:noProof/>
        </w:rPr>
        <w:t>, 20(2), pp. 189–197. doi: 10.1007/s11284-004-0031-8.</w:t>
      </w:r>
    </w:p>
    <w:p w14:paraId="6ED2C7B7"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Simons, A. M. (2011) ‘Modes of response to environmental change and the elusive empirical </w:t>
      </w:r>
      <w:r w:rsidRPr="00E11F4E">
        <w:rPr>
          <w:rFonts w:ascii="Calibri" w:hAnsi="Calibri" w:cs="Calibri"/>
          <w:noProof/>
        </w:rPr>
        <w:lastRenderedPageBreak/>
        <w:t xml:space="preserve">evidence for bet hedging’, </w:t>
      </w:r>
      <w:r w:rsidRPr="00E11F4E">
        <w:rPr>
          <w:rFonts w:ascii="Calibri" w:hAnsi="Calibri" w:cs="Calibri"/>
          <w:i/>
          <w:iCs/>
          <w:noProof/>
        </w:rPr>
        <w:t>Proceedings of the Royal Society B: Biological Sciences</w:t>
      </w:r>
      <w:r w:rsidRPr="00E11F4E">
        <w:rPr>
          <w:rFonts w:ascii="Calibri" w:hAnsi="Calibri" w:cs="Calibri"/>
          <w:noProof/>
        </w:rPr>
        <w:t>, 278(1712), pp. 1601–1609. doi: 10.1098/rspb.2011.0176.</w:t>
      </w:r>
    </w:p>
    <w:p w14:paraId="2744A943"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Thomson, Di. M., King, R. A. and Schultz, E. L. (2017) ‘Between invaders and a risky place: Exotic grasses alter demographic tradeoffs of native forb germination timing’, </w:t>
      </w:r>
      <w:r w:rsidRPr="00E11F4E">
        <w:rPr>
          <w:rFonts w:ascii="Calibri" w:hAnsi="Calibri" w:cs="Calibri"/>
          <w:i/>
          <w:iCs/>
          <w:noProof/>
        </w:rPr>
        <w:t>Ecosphere</w:t>
      </w:r>
      <w:r w:rsidRPr="00E11F4E">
        <w:rPr>
          <w:rFonts w:ascii="Calibri" w:hAnsi="Calibri" w:cs="Calibri"/>
          <w:noProof/>
        </w:rPr>
        <w:t>, 8(10). doi: 10.1002/ecs2.1987.</w:t>
      </w:r>
    </w:p>
    <w:p w14:paraId="101E2F4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Tudela-Isanta, M., Fernández-Pascual, E.,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18) ‘Habitat-related seed germination traits in alpine habitats’, </w:t>
      </w:r>
      <w:r w:rsidRPr="00E11F4E">
        <w:rPr>
          <w:rFonts w:ascii="Calibri" w:hAnsi="Calibri" w:cs="Calibri"/>
          <w:i/>
          <w:iCs/>
          <w:noProof/>
        </w:rPr>
        <w:t>Ecology and Evolution</w:t>
      </w:r>
      <w:r w:rsidRPr="00E11F4E">
        <w:rPr>
          <w:rFonts w:ascii="Calibri" w:hAnsi="Calibri" w:cs="Calibri"/>
          <w:noProof/>
        </w:rPr>
        <w:t>, 8(1), pp. 150–161. doi: 10.1002/ece3.3539.</w:t>
      </w:r>
    </w:p>
    <w:p w14:paraId="7107A820"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361DDF">
        <w:rPr>
          <w:rFonts w:ascii="Calibri" w:hAnsi="Calibri" w:cs="Calibri"/>
          <w:noProof/>
          <w:lang w:val="es-ES"/>
        </w:rPr>
        <w:t xml:space="preserve">Tudela-Isanta, M., Ladouceur, E., </w:t>
      </w:r>
      <w:r w:rsidRPr="00361DDF">
        <w:rPr>
          <w:rFonts w:ascii="Calibri" w:hAnsi="Calibri" w:cs="Calibri"/>
          <w:i/>
          <w:iCs/>
          <w:noProof/>
          <w:lang w:val="es-ES"/>
        </w:rPr>
        <w:t>et al.</w:t>
      </w:r>
      <w:r w:rsidRPr="00361DDF">
        <w:rPr>
          <w:rFonts w:ascii="Calibri" w:hAnsi="Calibri" w:cs="Calibri"/>
          <w:noProof/>
          <w:lang w:val="es-ES"/>
        </w:rPr>
        <w:t xml:space="preserve"> </w:t>
      </w:r>
      <w:r w:rsidRPr="00E11F4E">
        <w:rPr>
          <w:rFonts w:ascii="Calibri" w:hAnsi="Calibri" w:cs="Calibri"/>
          <w:noProof/>
        </w:rPr>
        <w:t xml:space="preserve">(2018) ‘The seed germination niche limits the distribution of some plant species in calcareous or siliceous alpine bedrocks’, </w:t>
      </w:r>
      <w:r w:rsidRPr="00E11F4E">
        <w:rPr>
          <w:rFonts w:ascii="Calibri" w:hAnsi="Calibri" w:cs="Calibri"/>
          <w:i/>
          <w:iCs/>
          <w:noProof/>
        </w:rPr>
        <w:t>Alpine Botany</w:t>
      </w:r>
      <w:r w:rsidRPr="00E11F4E">
        <w:rPr>
          <w:rFonts w:ascii="Calibri" w:hAnsi="Calibri" w:cs="Calibri"/>
          <w:noProof/>
        </w:rPr>
        <w:t>, 128(1), pp. 83–95. doi: 10.1007/s00035-018-0199-0.</w:t>
      </w:r>
    </w:p>
    <w:p w14:paraId="4DC9D9D2"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Verdú, A. and Traveset, A. (2005) ‘EARLY EMERGENCE ENHANCES PLANT FITNESS: A PHYLOGENETICALLY CONTROLLED META-ANALYSIS’, </w:t>
      </w:r>
      <w:r w:rsidRPr="00E11F4E">
        <w:rPr>
          <w:rFonts w:ascii="Calibri" w:hAnsi="Calibri" w:cs="Calibri"/>
          <w:i/>
          <w:iCs/>
          <w:noProof/>
        </w:rPr>
        <w:t>Ecology</w:t>
      </w:r>
      <w:r w:rsidRPr="00E11F4E">
        <w:rPr>
          <w:rFonts w:ascii="Calibri" w:hAnsi="Calibri" w:cs="Calibri"/>
          <w:noProof/>
        </w:rPr>
        <w:t>, 86(6), pp. 1385–1394. doi: 10.1890/04-1647.</w:t>
      </w:r>
    </w:p>
    <w:p w14:paraId="53B6336A"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Wagner, I. and Simons, A. M. (2009) ‘Divergence in Germination Traits among Arctic and Alpinepopulations of Koenigia islandica: Light Requirements’, </w:t>
      </w:r>
      <w:r w:rsidRPr="00E11F4E">
        <w:rPr>
          <w:rFonts w:ascii="Calibri" w:hAnsi="Calibri" w:cs="Calibri"/>
          <w:i/>
          <w:iCs/>
          <w:noProof/>
        </w:rPr>
        <w:t>Plant Ecology</w:t>
      </w:r>
      <w:r w:rsidRPr="00E11F4E">
        <w:rPr>
          <w:rFonts w:ascii="Calibri" w:hAnsi="Calibri" w:cs="Calibri"/>
          <w:noProof/>
        </w:rPr>
        <w:t>, 204(1), pp. 145–153. doi: 10.1007/sl 1258-009-9578-3.</w:t>
      </w:r>
    </w:p>
    <w:p w14:paraId="0FDF5974"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Walck, J. L. </w:t>
      </w:r>
      <w:r w:rsidRPr="00E11F4E">
        <w:rPr>
          <w:rFonts w:ascii="Calibri" w:hAnsi="Calibri" w:cs="Calibri"/>
          <w:i/>
          <w:iCs/>
          <w:noProof/>
        </w:rPr>
        <w:t>et al.</w:t>
      </w:r>
      <w:r w:rsidRPr="00E11F4E">
        <w:rPr>
          <w:rFonts w:ascii="Calibri" w:hAnsi="Calibri" w:cs="Calibri"/>
          <w:noProof/>
        </w:rPr>
        <w:t xml:space="preserve"> (2011) ‘Climate change and plant regeneration from seed’, </w:t>
      </w:r>
      <w:r w:rsidRPr="00E11F4E">
        <w:rPr>
          <w:rFonts w:ascii="Calibri" w:hAnsi="Calibri" w:cs="Calibri"/>
          <w:i/>
          <w:iCs/>
          <w:noProof/>
        </w:rPr>
        <w:t>Global Change Biology</w:t>
      </w:r>
      <w:r w:rsidRPr="00E11F4E">
        <w:rPr>
          <w:rFonts w:ascii="Calibri" w:hAnsi="Calibri" w:cs="Calibri"/>
          <w:noProof/>
        </w:rPr>
        <w:t>, 17(6), pp. 2145–2161. doi: 10.1111/j.1365-2486.2010.02368.x.</w:t>
      </w:r>
    </w:p>
    <w:p w14:paraId="067778DB" w14:textId="77777777" w:rsidR="00E11F4E" w:rsidRPr="00E11F4E" w:rsidRDefault="00E11F4E" w:rsidP="00E11F4E">
      <w:pPr>
        <w:widowControl w:val="0"/>
        <w:autoSpaceDE w:val="0"/>
        <w:autoSpaceDN w:val="0"/>
        <w:adjustRightInd w:val="0"/>
        <w:spacing w:line="360" w:lineRule="auto"/>
        <w:rPr>
          <w:rFonts w:ascii="Calibri" w:hAnsi="Calibri" w:cs="Calibri"/>
          <w:noProof/>
        </w:rPr>
      </w:pPr>
      <w:r w:rsidRPr="00E11F4E">
        <w:rPr>
          <w:rFonts w:ascii="Calibri" w:hAnsi="Calibri" w:cs="Calibri"/>
          <w:noProof/>
        </w:rPr>
        <w:t xml:space="preserve">Zhang, Y. </w:t>
      </w:r>
      <w:r w:rsidRPr="00E11F4E">
        <w:rPr>
          <w:rFonts w:ascii="Calibri" w:hAnsi="Calibri" w:cs="Calibri"/>
          <w:i/>
          <w:iCs/>
          <w:noProof/>
        </w:rPr>
        <w:t>et al.</w:t>
      </w:r>
      <w:r w:rsidRPr="00E11F4E">
        <w:rPr>
          <w:rFonts w:ascii="Calibri" w:hAnsi="Calibri" w:cs="Calibri"/>
          <w:noProof/>
        </w:rPr>
        <w:t xml:space="preserve"> (2005) ‘Soil temperature in Canada during the twentieth century: Complex responses to atmospheric climate change’, </w:t>
      </w:r>
      <w:r w:rsidRPr="00E11F4E">
        <w:rPr>
          <w:rFonts w:ascii="Calibri" w:hAnsi="Calibri" w:cs="Calibri"/>
          <w:i/>
          <w:iCs/>
          <w:noProof/>
        </w:rPr>
        <w:t>Journal of Geophysical Research D: Atmospheres</w:t>
      </w:r>
      <w:r w:rsidRPr="00E11F4E">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8A896" w14:textId="77777777" w:rsidR="00F4465B" w:rsidRDefault="00F4465B" w:rsidP="008060D5">
      <w:pPr>
        <w:spacing w:after="0" w:line="240" w:lineRule="auto"/>
      </w:pPr>
      <w:r>
        <w:separator/>
      </w:r>
    </w:p>
  </w:endnote>
  <w:endnote w:type="continuationSeparator" w:id="0">
    <w:p w14:paraId="3462508A" w14:textId="77777777" w:rsidR="00F4465B" w:rsidRDefault="00F4465B"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End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312DD" w14:textId="77777777" w:rsidR="00F4465B" w:rsidRDefault="00F4465B" w:rsidP="008060D5">
      <w:pPr>
        <w:spacing w:after="0" w:line="240" w:lineRule="auto"/>
      </w:pPr>
      <w:r>
        <w:separator/>
      </w:r>
    </w:p>
  </w:footnote>
  <w:footnote w:type="continuationSeparator" w:id="0">
    <w:p w14:paraId="49E39718" w14:textId="77777777" w:rsidR="00F4465B" w:rsidRDefault="00F4465B"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AFF"/>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A18"/>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DF"/>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48"/>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883"/>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31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1F4E"/>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3AD"/>
    <w:rsid w:val="00F4465B"/>
    <w:rsid w:val="00F44DA4"/>
    <w:rsid w:val="00F45A03"/>
    <w:rsid w:val="00F45CDC"/>
    <w:rsid w:val="00F46A26"/>
    <w:rsid w:val="00F46B38"/>
    <w:rsid w:val="00F46FBF"/>
    <w:rsid w:val="00F47AD4"/>
    <w:rsid w:val="00F50289"/>
    <w:rsid w:val="00F50446"/>
    <w:rsid w:val="00F50A45"/>
    <w:rsid w:val="00F51F10"/>
    <w:rsid w:val="00F52023"/>
    <w:rsid w:val="00F5207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5257"/>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238"/>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0FB0"/>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hat.openai.com/c/68ade937-42ee-488c-9ae5-416ca245718c"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rcid.org/0000-0001-6601-9597"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04</TotalTime>
  <Pages>25</Pages>
  <Words>8074</Words>
  <Characters>277136</Characters>
  <Application>Microsoft Office Word</Application>
  <DocSecurity>0</DocSecurity>
  <Lines>4330</Lines>
  <Paragraphs>9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24</cp:revision>
  <cp:lastPrinted>2024-02-26T09:05:00Z</cp:lastPrinted>
  <dcterms:created xsi:type="dcterms:W3CDTF">2024-02-16T12:51:00Z</dcterms:created>
  <dcterms:modified xsi:type="dcterms:W3CDTF">2024-05-21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